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25853" w14:textId="599B2334" w:rsidR="00B87259" w:rsidRPr="00B87259" w:rsidRDefault="00B87259" w:rsidP="00487208">
      <w:pPr>
        <w:spacing w:line="480" w:lineRule="auto"/>
        <w:jc w:val="center"/>
        <w:rPr>
          <w:b/>
          <w:i/>
          <w:iCs/>
        </w:rPr>
      </w:pPr>
      <w:r w:rsidRPr="00B87259">
        <w:rPr>
          <w:b/>
          <w:i/>
          <w:iCs/>
          <w:highlight w:val="red"/>
        </w:rPr>
        <w:t>DUE MARCH 24</w:t>
      </w:r>
    </w:p>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492B3584"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xml:space="preserve">, </w:t>
      </w:r>
      <w:proofErr w:type="spellStart"/>
      <w:r w:rsidR="00186DB1">
        <w:t>Debashree</w:t>
      </w:r>
      <w:proofErr w:type="spellEnd"/>
      <w:r w:rsidR="00186DB1">
        <w:t xml:space="preserve"> Ray</w:t>
      </w:r>
      <w:r w:rsidR="00186DB1" w:rsidRPr="00186DB1">
        <w:rPr>
          <w:vertAlign w:val="superscript"/>
        </w:rPr>
        <w:t>5</w:t>
      </w:r>
      <w:r w:rsidR="00186DB1">
        <w:rPr>
          <w:vertAlign w:val="superscript"/>
        </w:rPr>
        <w:t>,6</w:t>
      </w:r>
      <w:r w:rsidR="00186DB1">
        <w:t xml:space="preserve">, </w:t>
      </w:r>
      <w:r>
        <w:t>Swapnil Mishra</w:t>
      </w:r>
      <w:r w:rsidR="00186DB1">
        <w:rPr>
          <w:vertAlign w:val="superscript"/>
        </w:rPr>
        <w:t>7</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342B97F0" w:rsidR="005460DC" w:rsidRDefault="005460DC" w:rsidP="00487208">
      <w:pPr>
        <w:spacing w:line="480" w:lineRule="auto"/>
        <w:jc w:val="both"/>
      </w:pPr>
      <w:r>
        <w:rPr>
          <w:vertAlign w:val="superscript"/>
        </w:rPr>
        <w:t>1</w:t>
      </w:r>
      <w:r>
        <w:t>Department of Biostatistics, University of Michigan, Ann Arbor, MI 48109, USA</w:t>
      </w:r>
      <w:r w:rsidR="00186DB1">
        <w:t>.</w:t>
      </w:r>
    </w:p>
    <w:p w14:paraId="7DA3E000" w14:textId="24437C7B" w:rsidR="005460DC" w:rsidRDefault="005460DC" w:rsidP="00487208">
      <w:pPr>
        <w:spacing w:line="480" w:lineRule="auto"/>
        <w:jc w:val="both"/>
      </w:pPr>
      <w:r>
        <w:rPr>
          <w:vertAlign w:val="superscript"/>
        </w:rPr>
        <w:t>2</w:t>
      </w:r>
      <w:r>
        <w:t>Indian Statistical Institute, Kolkata, West Benga</w:t>
      </w:r>
      <w:r w:rsidR="00186DB1">
        <w:t>l, 700108</w:t>
      </w:r>
      <w:r>
        <w:t>, India</w:t>
      </w:r>
      <w:r w:rsidR="00186DB1">
        <w:t>.</w:t>
      </w:r>
    </w:p>
    <w:p w14:paraId="43F5008A" w14:textId="6382EE91" w:rsidR="005460DC" w:rsidRDefault="005460DC" w:rsidP="00487208">
      <w:pPr>
        <w:spacing w:line="480" w:lineRule="auto"/>
        <w:jc w:val="both"/>
      </w:pPr>
      <w:r>
        <w:rPr>
          <w:vertAlign w:val="superscript"/>
        </w:rPr>
        <w:t>3</w:t>
      </w:r>
      <w:r>
        <w:t>Center for Precision Health Data Science, University of Michigan, Ann Arbor, MI 48109, USA</w:t>
      </w:r>
      <w:r w:rsidR="00186DB1">
        <w:t>.</w:t>
      </w:r>
    </w:p>
    <w:p w14:paraId="477A62D3" w14:textId="07D94DDC"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r w:rsidR="00186DB1">
        <w:t>.</w:t>
      </w:r>
    </w:p>
    <w:p w14:paraId="5A35F8D2" w14:textId="398CB948" w:rsidR="00186DB1" w:rsidRPr="00186DB1" w:rsidRDefault="00186DB1" w:rsidP="00186DB1">
      <w:pPr>
        <w:spacing w:line="480" w:lineRule="auto"/>
        <w:jc w:val="both"/>
      </w:pPr>
      <w:r w:rsidRPr="00186DB1">
        <w:rPr>
          <w:vertAlign w:val="superscript"/>
        </w:rPr>
        <w:t>5</w:t>
      </w:r>
      <w:r>
        <w:t xml:space="preserve">Department of Epidemiology, </w:t>
      </w:r>
      <w:r w:rsidRPr="00186DB1">
        <w:t xml:space="preserve">Johns Hopkins Bloomberg School of Public Health, </w:t>
      </w:r>
      <w:r>
        <w:t>Baltimore, MD 21205, USA.</w:t>
      </w:r>
    </w:p>
    <w:p w14:paraId="5EAB30A4" w14:textId="1FCA28CD" w:rsidR="00186DB1" w:rsidRPr="00186DB1" w:rsidRDefault="00186DB1" w:rsidP="00487208">
      <w:pPr>
        <w:spacing w:line="480" w:lineRule="auto"/>
        <w:jc w:val="both"/>
      </w:pPr>
      <w:r w:rsidRPr="00186DB1">
        <w:rPr>
          <w:vertAlign w:val="superscript"/>
        </w:rPr>
        <w:t>6</w:t>
      </w:r>
      <w:r w:rsidRPr="00186DB1">
        <w:t xml:space="preserve"> </w:t>
      </w:r>
      <w:r>
        <w:t xml:space="preserve">Department of Biostatistics, </w:t>
      </w:r>
      <w:r w:rsidRPr="00186DB1">
        <w:t xml:space="preserve">Johns Hopkins Bloomberg School of Public Health, </w:t>
      </w:r>
      <w:r>
        <w:t>Baltimore, MD 21205, USA.</w:t>
      </w:r>
    </w:p>
    <w:p w14:paraId="2239608B" w14:textId="47543C60" w:rsidR="005B6D8C" w:rsidRPr="005B6D8C" w:rsidRDefault="00186DB1" w:rsidP="00487208">
      <w:pPr>
        <w:spacing w:line="480" w:lineRule="auto"/>
        <w:jc w:val="both"/>
      </w:pPr>
      <w:r>
        <w:rPr>
          <w:vertAlign w:val="superscript"/>
        </w:rPr>
        <w:t>7</w:t>
      </w:r>
      <w:r w:rsidR="005B6D8C">
        <w:t>School of Public Health, Imperial College London, London, W2 1PG, UK</w:t>
      </w:r>
      <w:r>
        <w:t>.</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012FD8">
        <w:rPr>
          <w:b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638A6F0B"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r w:rsidR="00AA7B0B" w:rsidRPr="00C61BD0">
        <w:rPr>
          <w:bCs/>
        </w:rPr>
        <w:t>For cumulative cases and deaths, we compute Pearson’s and Lin’s correlation coefficients to investigate how well the projected and observed reported counts agree.</w:t>
      </w:r>
      <w:r w:rsidR="00AA7B0B">
        <w:rPr>
          <w:bCs/>
        </w:rPr>
        <w:t xml:space="preserve"> </w:t>
      </w:r>
      <w:r w:rsidR="00C61BD0">
        <w:rPr>
          <w:bCs/>
        </w:rPr>
        <w:t xml:space="preserve">We also </w:t>
      </w:r>
      <w:r w:rsidR="000E1D1C">
        <w:rPr>
          <w:bCs/>
        </w:rPr>
        <w:t>present</w:t>
      </w:r>
      <w:r w:rsidR="00C61BD0">
        <w:rPr>
          <w:bCs/>
        </w:rPr>
        <w:t xml:space="preserve"> underreporting factors when available, and comment on uncertainty of projections</w:t>
      </w:r>
      <w:r w:rsidR="000E1D1C">
        <w:rPr>
          <w:bCs/>
        </w:rPr>
        <w:t xml:space="preserve"> from each model.</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79C9D589" w:rsidR="00AD70E4" w:rsidRPr="00186DB1" w:rsidRDefault="00BD6AEE" w:rsidP="00487208">
      <w:pPr>
        <w:spacing w:line="480" w:lineRule="auto"/>
        <w:jc w:val="both"/>
        <w:rPr>
          <w:bCs/>
        </w:rPr>
      </w:pPr>
      <w:r w:rsidRPr="00186DB1">
        <w:rPr>
          <w:bCs/>
        </w:rPr>
        <w:t xml:space="preserve">For active case counts, SMAPE values are </w:t>
      </w:r>
      <w:r w:rsidR="00CF3606" w:rsidRPr="00186DB1">
        <w:rPr>
          <w:bCs/>
        </w:rPr>
        <w:t>35.14%</w:t>
      </w:r>
      <w:r w:rsidRPr="00186DB1">
        <w:rPr>
          <w:bCs/>
        </w:rPr>
        <w:t xml:space="preserve"> (SEIR-</w:t>
      </w:r>
      <w:proofErr w:type="spellStart"/>
      <w:r w:rsidRPr="00186DB1">
        <w:rPr>
          <w:bCs/>
        </w:rPr>
        <w:t>fansy</w:t>
      </w:r>
      <w:proofErr w:type="spellEnd"/>
      <w:r w:rsidRPr="00186DB1">
        <w:rPr>
          <w:bCs/>
        </w:rPr>
        <w:t xml:space="preserve">) and </w:t>
      </w:r>
      <w:r w:rsidR="00CF3606" w:rsidRPr="00186DB1">
        <w:rPr>
          <w:bCs/>
        </w:rPr>
        <w:t>37.96</w:t>
      </w:r>
      <w:r w:rsidRPr="00186DB1">
        <w:rPr>
          <w:bCs/>
        </w:rPr>
        <w:t xml:space="preserve"> (</w:t>
      </w:r>
      <w:proofErr w:type="spellStart"/>
      <w:r w:rsidRPr="00186DB1">
        <w:rPr>
          <w:bCs/>
        </w:rPr>
        <w:t>eSIR</w:t>
      </w:r>
      <w:proofErr w:type="spellEnd"/>
      <w:r w:rsidRPr="00186DB1">
        <w:rPr>
          <w:bCs/>
        </w:rPr>
        <w:t xml:space="preserve">). For cumulative case counts, SMAPE values are </w:t>
      </w:r>
      <w:r w:rsidR="00BD5FCE" w:rsidRPr="00186DB1">
        <w:rPr>
          <w:bCs/>
        </w:rPr>
        <w:t>6.89%</w:t>
      </w:r>
      <w:r w:rsidRPr="00186DB1">
        <w:rPr>
          <w:bCs/>
        </w:rPr>
        <w:t xml:space="preserve"> (baseline)</w:t>
      </w:r>
      <w:r w:rsidR="00BD5FCE" w:rsidRPr="00186DB1">
        <w:rPr>
          <w:bCs/>
        </w:rPr>
        <w:t>, 6.59%</w:t>
      </w:r>
      <w:r w:rsidRPr="00186DB1">
        <w:rPr>
          <w:bCs/>
        </w:rPr>
        <w:t xml:space="preserve"> (</w:t>
      </w:r>
      <w:proofErr w:type="spellStart"/>
      <w:r w:rsidRPr="00186DB1">
        <w:rPr>
          <w:bCs/>
        </w:rPr>
        <w:t>eSIR</w:t>
      </w:r>
      <w:proofErr w:type="spellEnd"/>
      <w:r w:rsidRPr="00186DB1">
        <w:rPr>
          <w:bCs/>
        </w:rPr>
        <w:t xml:space="preserve">), </w:t>
      </w:r>
      <w:r w:rsidR="00BD5FCE" w:rsidRPr="00186DB1">
        <w:rPr>
          <w:bCs/>
        </w:rPr>
        <w:t>2.25%</w:t>
      </w:r>
      <w:r w:rsidRPr="00186DB1">
        <w:rPr>
          <w:bCs/>
        </w:rPr>
        <w:t xml:space="preserve"> (SAPHIRE) and </w:t>
      </w:r>
      <w:r w:rsidR="00BD5FCE" w:rsidRPr="00186DB1">
        <w:rPr>
          <w:bCs/>
        </w:rPr>
        <w:t>2.85%</w:t>
      </w:r>
      <w:r w:rsidRPr="00186DB1">
        <w:rPr>
          <w:bCs/>
        </w:rPr>
        <w:t xml:space="preserve"> (SEIR-</w:t>
      </w:r>
      <w:proofErr w:type="spellStart"/>
      <w:r w:rsidRPr="00186DB1">
        <w:rPr>
          <w:bCs/>
        </w:rPr>
        <w:t>fansy</w:t>
      </w:r>
      <w:proofErr w:type="spellEnd"/>
      <w:r w:rsidRPr="00186DB1">
        <w:rPr>
          <w:bCs/>
        </w:rPr>
        <w:t xml:space="preserve">). For cumulative death counts, the SMAPE values are </w:t>
      </w:r>
      <w:r w:rsidR="00BD5FCE" w:rsidRPr="00186DB1">
        <w:rPr>
          <w:bCs/>
        </w:rPr>
        <w:t>4.74%</w:t>
      </w:r>
      <w:r w:rsidRPr="00186DB1">
        <w:rPr>
          <w:bCs/>
        </w:rPr>
        <w:t xml:space="preserve"> (SEIR-</w:t>
      </w:r>
      <w:proofErr w:type="spellStart"/>
      <w:r w:rsidRPr="00186DB1">
        <w:rPr>
          <w:bCs/>
        </w:rPr>
        <w:t>fansy</w:t>
      </w:r>
      <w:proofErr w:type="spellEnd"/>
      <w:r w:rsidRPr="00186DB1">
        <w:rPr>
          <w:bCs/>
        </w:rPr>
        <w:t>)</w:t>
      </w:r>
      <w:r w:rsidR="00186DB1" w:rsidRPr="00186DB1">
        <w:rPr>
          <w:bCs/>
        </w:rPr>
        <w:t xml:space="preserve">, </w:t>
      </w:r>
      <w:r w:rsidR="00BD5FCE" w:rsidRPr="00186DB1">
        <w:rPr>
          <w:bCs/>
        </w:rPr>
        <w:t>8.94%</w:t>
      </w:r>
      <w:r w:rsidRPr="00186DB1">
        <w:rPr>
          <w:bCs/>
        </w:rPr>
        <w:t xml:space="preserve"> (</w:t>
      </w:r>
      <w:proofErr w:type="spellStart"/>
      <w:r w:rsidRPr="00186DB1">
        <w:rPr>
          <w:bCs/>
        </w:rPr>
        <w:t>eSIR</w:t>
      </w:r>
      <w:proofErr w:type="spellEnd"/>
      <w:r w:rsidRPr="00186DB1">
        <w:rPr>
          <w:bCs/>
        </w:rPr>
        <w:t>)</w:t>
      </w:r>
      <w:r w:rsidR="00186DB1" w:rsidRPr="00186DB1">
        <w:rPr>
          <w:bCs/>
        </w:rPr>
        <w:t xml:space="preserve"> and 0.77% (ICM).</w:t>
      </w:r>
      <w:r w:rsidRPr="00186DB1">
        <w:rPr>
          <w:bCs/>
        </w:rPr>
        <w:t xml:space="preserve"> </w:t>
      </w:r>
      <w:r w:rsidR="00012FD8" w:rsidRPr="00186DB1">
        <w:rPr>
          <w:bCs/>
        </w:rPr>
        <w:t>T</w:t>
      </w:r>
      <w:r w:rsidR="00186DB1" w:rsidRPr="00186DB1">
        <w:rPr>
          <w:bCs/>
        </w:rPr>
        <w:t>hree</w:t>
      </w:r>
      <w:r w:rsidR="00012FD8" w:rsidRPr="00186DB1">
        <w:rPr>
          <w:bCs/>
        </w:rPr>
        <w:t xml:space="preserve"> </w:t>
      </w:r>
      <w:r w:rsidRPr="00186DB1">
        <w:rPr>
          <w:bCs/>
        </w:rPr>
        <w:t>models (SAPHIRE</w:t>
      </w:r>
      <w:r w:rsidR="00186DB1" w:rsidRPr="00186DB1">
        <w:rPr>
          <w:bCs/>
        </w:rPr>
        <w:t xml:space="preserve">, </w:t>
      </w:r>
      <w:r w:rsidRPr="00186DB1">
        <w:rPr>
          <w:bCs/>
        </w:rPr>
        <w:t>SEIR-</w:t>
      </w:r>
      <w:proofErr w:type="spellStart"/>
      <w:r w:rsidRPr="00186DB1">
        <w:rPr>
          <w:bCs/>
        </w:rPr>
        <w:t>fansy</w:t>
      </w:r>
      <w:proofErr w:type="spellEnd"/>
      <w:r w:rsidR="00186DB1" w:rsidRPr="00186DB1">
        <w:rPr>
          <w:bCs/>
        </w:rPr>
        <w:t xml:space="preserve"> and ICM</w:t>
      </w:r>
      <w:r w:rsidRPr="00186DB1">
        <w:rPr>
          <w:bCs/>
        </w:rPr>
        <w:t xml:space="preserve">) return total (sum of reported and unreported) </w:t>
      </w:r>
      <w:r w:rsidR="00186DB1" w:rsidRPr="00186DB1">
        <w:rPr>
          <w:bCs/>
        </w:rPr>
        <w:lastRenderedPageBreak/>
        <w:t xml:space="preserve">cumulative </w:t>
      </w:r>
      <w:r w:rsidR="00BD5FCE" w:rsidRPr="00186DB1">
        <w:rPr>
          <w:bCs/>
        </w:rPr>
        <w:t xml:space="preserve">case </w:t>
      </w:r>
      <w:r w:rsidRPr="00186DB1">
        <w:rPr>
          <w:bCs/>
        </w:rPr>
        <w:t>counts as well</w:t>
      </w:r>
      <w:r w:rsidR="00BD5FCE" w:rsidRPr="00186DB1">
        <w:rPr>
          <w:bCs/>
        </w:rPr>
        <w:t xml:space="preserve">. </w:t>
      </w:r>
      <w:r w:rsidRPr="00186DB1">
        <w:rPr>
          <w:bCs/>
        </w:rPr>
        <w:t xml:space="preserve">We compute underreporting factors as of </w:t>
      </w:r>
      <w:r w:rsidR="00BD5FCE" w:rsidRPr="00186DB1">
        <w:rPr>
          <w:bCs/>
        </w:rPr>
        <w:t>October 31</w:t>
      </w:r>
      <w:r w:rsidRPr="00186DB1">
        <w:rPr>
          <w:bCs/>
        </w:rPr>
        <w:t xml:space="preserve"> and note that </w:t>
      </w:r>
      <w:r w:rsidR="00BD5FCE" w:rsidRPr="00186DB1">
        <w:rPr>
          <w:bCs/>
        </w:rPr>
        <w:t xml:space="preserve">for </w:t>
      </w:r>
      <w:r w:rsidR="0022784D" w:rsidRPr="00186DB1">
        <w:rPr>
          <w:bCs/>
        </w:rPr>
        <w:t>a</w:t>
      </w:r>
      <w:r w:rsidR="00D90E23" w:rsidRPr="00186DB1">
        <w:rPr>
          <w:bCs/>
        </w:rPr>
        <w:t xml:space="preserve">ctive cases, </w:t>
      </w:r>
      <w:r w:rsidR="0022784D" w:rsidRPr="00186DB1">
        <w:rPr>
          <w:bCs/>
        </w:rPr>
        <w:t>SEIR-</w:t>
      </w:r>
      <w:proofErr w:type="spellStart"/>
      <w:r w:rsidR="0022784D" w:rsidRPr="00186DB1">
        <w:rPr>
          <w:bCs/>
        </w:rPr>
        <w:t>fansy</w:t>
      </w:r>
      <w:proofErr w:type="spellEnd"/>
      <w:r w:rsidR="0022784D" w:rsidRPr="00186DB1">
        <w:rPr>
          <w:bCs/>
        </w:rPr>
        <w:t xml:space="preserve"> yields an underreporting factor of 9.3, while for </w:t>
      </w:r>
      <w:r w:rsidR="00BD5FCE" w:rsidRPr="00186DB1">
        <w:rPr>
          <w:bCs/>
        </w:rPr>
        <w:t xml:space="preserve">cumulative cases, </w:t>
      </w:r>
      <w:r w:rsidRPr="00186DB1">
        <w:rPr>
          <w:bCs/>
        </w:rPr>
        <w:t xml:space="preserve">the </w:t>
      </w:r>
      <w:r w:rsidR="00BD5FCE" w:rsidRPr="00186DB1">
        <w:rPr>
          <w:bCs/>
        </w:rPr>
        <w:t>SAPHIRE</w:t>
      </w:r>
      <w:r w:rsidRPr="00186DB1">
        <w:rPr>
          <w:bCs/>
        </w:rPr>
        <w:t xml:space="preserve"> model reports </w:t>
      </w:r>
      <w:r w:rsidR="00BD5FCE" w:rsidRPr="00186DB1">
        <w:rPr>
          <w:bCs/>
        </w:rPr>
        <w:t>an</w:t>
      </w:r>
      <w:r w:rsidRPr="00186DB1">
        <w:rPr>
          <w:bCs/>
        </w:rPr>
        <w:t xml:space="preserve"> underreporting factor </w:t>
      </w:r>
      <w:r w:rsidR="00BD5FCE" w:rsidRPr="00186DB1">
        <w:rPr>
          <w:bCs/>
        </w:rPr>
        <w:t xml:space="preserve">of 70.7, </w:t>
      </w:r>
      <w:r w:rsidRPr="00186DB1">
        <w:rPr>
          <w:bCs/>
        </w:rPr>
        <w:t>while the S</w:t>
      </w:r>
      <w:r w:rsidR="00BD5FCE" w:rsidRPr="00186DB1">
        <w:rPr>
          <w:bCs/>
        </w:rPr>
        <w:t>EIR-</w:t>
      </w:r>
      <w:proofErr w:type="spellStart"/>
      <w:r w:rsidR="00BD5FCE" w:rsidRPr="00186DB1">
        <w:rPr>
          <w:bCs/>
        </w:rPr>
        <w:t>fansy</w:t>
      </w:r>
      <w:proofErr w:type="spellEnd"/>
      <w:r w:rsidR="00BD5FCE" w:rsidRPr="00186DB1">
        <w:rPr>
          <w:bCs/>
        </w:rPr>
        <w:t xml:space="preserve"> model</w:t>
      </w:r>
      <w:r w:rsidRPr="00186DB1">
        <w:rPr>
          <w:bCs/>
        </w:rPr>
        <w:t xml:space="preserve"> </w:t>
      </w:r>
      <w:r w:rsidR="00BD5FCE" w:rsidRPr="00186DB1">
        <w:rPr>
          <w:bCs/>
        </w:rPr>
        <w:t>yields 7.</w:t>
      </w:r>
      <w:r w:rsidR="00012FD8" w:rsidRPr="00186DB1">
        <w:rPr>
          <w:bCs/>
        </w:rPr>
        <w:t>25</w:t>
      </w:r>
      <w:r w:rsidR="00186DB1">
        <w:rPr>
          <w:bCs/>
        </w:rPr>
        <w:t xml:space="preserve"> and ICM model yields 4.54</w:t>
      </w:r>
      <w:r w:rsidR="00BD5FCE" w:rsidRPr="00186DB1">
        <w:rPr>
          <w:bCs/>
        </w:rPr>
        <w:t xml:space="preserve">. For cumulative </w:t>
      </w:r>
      <w:r w:rsidR="0022784D" w:rsidRPr="00186DB1">
        <w:rPr>
          <w:bCs/>
        </w:rPr>
        <w:t>deaths, the SEIR-</w:t>
      </w:r>
      <w:proofErr w:type="spellStart"/>
      <w:r w:rsidR="0022784D" w:rsidRPr="00186DB1">
        <w:rPr>
          <w:bCs/>
        </w:rPr>
        <w:t>fansy</w:t>
      </w:r>
      <w:proofErr w:type="spellEnd"/>
      <w:r w:rsidR="0022784D" w:rsidRPr="00186DB1">
        <w:rPr>
          <w:bCs/>
        </w:rPr>
        <w:t xml:space="preserve"> </w:t>
      </w:r>
      <w:r w:rsidRPr="00186DB1">
        <w:rPr>
          <w:bCs/>
        </w:rPr>
        <w:t xml:space="preserve">model reports </w:t>
      </w:r>
      <w:r w:rsidR="00012FD8" w:rsidRPr="00186DB1">
        <w:rPr>
          <w:bCs/>
        </w:rPr>
        <w:t xml:space="preserve">an </w:t>
      </w:r>
      <w:r w:rsidRPr="00186DB1">
        <w:rPr>
          <w:bCs/>
        </w:rPr>
        <w:t xml:space="preserve">underreporting factor </w:t>
      </w:r>
      <w:r w:rsidR="0022784D" w:rsidRPr="00186DB1">
        <w:rPr>
          <w:bCs/>
        </w:rPr>
        <w:t>of 2.97</w:t>
      </w:r>
      <w:r w:rsidR="00012FD8" w:rsidRPr="00186DB1">
        <w:rPr>
          <w:bCs/>
        </w:rPr>
        <w:t xml:space="preserve">. </w:t>
      </w:r>
      <w:r w:rsidR="00800CB0" w:rsidRPr="00186DB1">
        <w:rPr>
          <w:bCs/>
        </w:rPr>
        <w:t xml:space="preserve">Cumulative case projections from </w:t>
      </w:r>
      <w:proofErr w:type="spellStart"/>
      <w:r w:rsidR="00800CB0" w:rsidRPr="00186DB1">
        <w:rPr>
          <w:bCs/>
        </w:rPr>
        <w:t>eSIR</w:t>
      </w:r>
      <w:proofErr w:type="spellEnd"/>
      <w:r w:rsidR="00800CB0" w:rsidRPr="00186DB1">
        <w:rPr>
          <w:bCs/>
        </w:rPr>
        <w:t xml:space="preserve"> have the highest uncertainty</w:t>
      </w:r>
      <w:r w:rsidR="00186DB1" w:rsidRPr="00186DB1">
        <w:rPr>
          <w:bCs/>
        </w:rPr>
        <w:t xml:space="preserve"> in terms of width of 95% credible intervals</w:t>
      </w:r>
      <w:r w:rsidR="00800CB0" w:rsidRPr="00186DB1">
        <w:rPr>
          <w:bCs/>
        </w:rPr>
        <w:t>, followed by those from SAPHIRE, the baseline model and finally SEIR-</w:t>
      </w:r>
      <w:proofErr w:type="spellStart"/>
      <w:r w:rsidR="00800CB0" w:rsidRPr="00186DB1">
        <w:rPr>
          <w:bCs/>
        </w:rPr>
        <w:t>fansy</w:t>
      </w:r>
      <w:proofErr w:type="spellEnd"/>
      <w:r w:rsidR="00800CB0" w:rsidRPr="00186DB1">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6EADF25A" w:rsidR="00AD70E4" w:rsidRDefault="00E026AA" w:rsidP="00487208">
      <w:pPr>
        <w:spacing w:line="480" w:lineRule="auto"/>
        <w:jc w:val="both"/>
        <w:rPr>
          <w:bCs/>
        </w:rPr>
      </w:pPr>
      <w:r>
        <w:t xml:space="preserve">In this comparative paper we describe five different models used to study </w:t>
      </w:r>
      <w:r w:rsidR="00AA7B0B">
        <w:t xml:space="preserve">full disease transmission of </w:t>
      </w:r>
      <w:r>
        <w:t xml:space="preserve">the SARS-Cov-2 disease transmission 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  The degree of under-reporting has been a major concern in India</w:t>
      </w:r>
      <w:r w:rsidR="00186DB1">
        <w:t xml:space="preserve"> and </w:t>
      </w:r>
      <w:r w:rsidR="0060463C">
        <w:t>is highlighted in this report.</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3DD52A21" w:rsidR="007B621F" w:rsidRDefault="00AD70E4" w:rsidP="00487208">
      <w:pPr>
        <w:spacing w:line="480" w:lineRule="auto"/>
        <w:jc w:val="both"/>
        <w:rPr>
          <w:bCs/>
        </w:rPr>
      </w:pPr>
      <w:r>
        <w:rPr>
          <w:bCs/>
        </w:rPr>
        <w:t>Pandemics; SARS Virus; Statistical Models</w:t>
      </w:r>
    </w:p>
    <w:p w14:paraId="3DCC4F4E" w14:textId="66919079" w:rsidR="00BE544A" w:rsidRDefault="00BE544A" w:rsidP="00487208">
      <w:pPr>
        <w:spacing w:line="480" w:lineRule="auto"/>
        <w:jc w:val="both"/>
        <w:rPr>
          <w:b/>
          <w:i/>
          <w:iCs/>
        </w:rPr>
      </w:pPr>
    </w:p>
    <w:p w14:paraId="79606ABD" w14:textId="5BA4CA84" w:rsidR="0060463C" w:rsidRDefault="0060463C" w:rsidP="00487208">
      <w:pPr>
        <w:spacing w:line="480" w:lineRule="auto"/>
        <w:jc w:val="both"/>
        <w:rPr>
          <w:b/>
          <w:i/>
          <w:iCs/>
        </w:rPr>
      </w:pPr>
    </w:p>
    <w:p w14:paraId="5BFA23B6" w14:textId="5BF6C793" w:rsidR="0060463C" w:rsidRDefault="0060463C" w:rsidP="00487208">
      <w:pPr>
        <w:spacing w:line="480" w:lineRule="auto"/>
        <w:jc w:val="both"/>
        <w:rPr>
          <w:b/>
          <w:i/>
          <w:iCs/>
        </w:rPr>
      </w:pPr>
    </w:p>
    <w:p w14:paraId="2553469E" w14:textId="77777777" w:rsidR="0060463C" w:rsidRDefault="0060463C"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0"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7F449161"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w:t>
      </w:r>
      <w:proofErr w:type="spellStart"/>
      <w:r w:rsidR="0060463C">
        <w:rPr>
          <w:bCs/>
        </w:rPr>
        <w:t>Debashree</w:t>
      </w:r>
      <w:proofErr w:type="spellEnd"/>
      <w:r w:rsidR="0060463C">
        <w:rPr>
          <w:bCs/>
        </w:rPr>
        <w:t xml:space="preserve"> Ray contributed to the sections on sensitivity analyses and discussion of results. A</w:t>
      </w:r>
      <w:r w:rsidR="00192B6A">
        <w:rPr>
          <w:bCs/>
        </w:rPr>
        <w:t xml:space="preserve">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t>1. BACKGROUND</w:t>
      </w:r>
    </w:p>
    <w:p w14:paraId="18D340D2" w14:textId="1E53DC65"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w:t>
      </w:r>
      <w:r w:rsidR="00CE1712">
        <w:rPr>
          <w:color w:val="000000"/>
        </w:rPr>
        <w:t>until</w:t>
      </w:r>
      <w:r w:rsidR="00CE1712" w:rsidRPr="001B44F8">
        <w:rPr>
          <w:color w:val="000000"/>
        </w:rPr>
        <w:t xml:space="preserve"> </w:t>
      </w:r>
      <w:r w:rsidRPr="001B44F8">
        <w:rPr>
          <w:color w:val="000000"/>
        </w:rPr>
        <w:t xml:space="preserve">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9D0C6A8"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w:t>
      </w:r>
      <w:r w:rsidR="00844384">
        <w:rPr>
          <w:color w:val="000000"/>
        </w:rPr>
        <w:lastRenderedPageBreak/>
        <w:t>project initially relied on an extendable nonlinear mixed effects model for fitting parametrized curves to COVID-</w:t>
      </w:r>
      <w:r w:rsidR="00C8291E">
        <w:rPr>
          <w:color w:val="000000"/>
        </w:rPr>
        <w:t xml:space="preserve">19 </w:t>
      </w:r>
      <w:r w:rsidR="00844384">
        <w:rPr>
          <w:color w:val="000000"/>
        </w:rPr>
        <w:t>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w:t>
      </w:r>
      <w:r w:rsidR="008B7D78">
        <w:rPr>
          <w:color w:val="000000"/>
        </w:rPr>
        <w:t xml:space="preserve"> referred to as</w:t>
      </w:r>
      <w:r w:rsidR="00DE483F">
        <w:rPr>
          <w:color w:val="000000"/>
        </w:rPr>
        <w:t xml:space="preserve">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w:t>
      </w:r>
      <w:r w:rsidR="000E4EF6">
        <w:rPr>
          <w:color w:val="000000"/>
        </w:rPr>
        <w:lastRenderedPageBreak/>
        <w:t>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While some work has 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1A6CDF4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s</w:t>
      </w:r>
      <w:r w:rsidR="00AA7B0B">
        <w:t xml:space="preserve"> </w:t>
      </w:r>
      <w:r w:rsidR="00AA7B0B">
        <w:fldChar w:fldCharType="begin"/>
      </w:r>
      <w:r w:rsidR="00AA7B0B">
        <w:instrText xml:space="preserve"> ADDIN ZOTERO_ITEM CSL_CITATION {"citationID":"ExSezyHU","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sidR="00AA7B0B">
        <w:fldChar w:fldCharType="separate"/>
      </w:r>
      <w:r w:rsidR="00AA7B0B">
        <w:rPr>
          <w:noProof/>
        </w:rPr>
        <w:t>(17)</w:t>
      </w:r>
      <w:r w:rsidR="00AA7B0B">
        <w:fldChar w:fldCharType="end"/>
      </w:r>
      <w:r w:rsidR="001B44F8">
        <w:t xml:space="preserve">.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w:t>
      </w:r>
      <w:r w:rsidR="00882532">
        <w:rPr>
          <w:color w:val="000000"/>
        </w:rPr>
        <w:t xml:space="preserve">five </w:t>
      </w:r>
      <w:r w:rsidR="008C72D5">
        <w:rPr>
          <w:color w:val="000000"/>
        </w:rPr>
        <w:t xml:space="preserve">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SEIR-</w:t>
      </w:r>
      <w:proofErr w:type="spellStart"/>
      <w:r w:rsidR="008A5B64" w:rsidRPr="00AA7B0B">
        <w:rPr>
          <w:color w:val="000000"/>
        </w:rPr>
        <w:t>fansy</w:t>
      </w:r>
      <w:proofErr w:type="spellEnd"/>
      <w:r w:rsidR="00AA7B0B">
        <w:rPr>
          <w:color w:val="000000"/>
        </w:rPr>
        <w:t xml:space="preserve"> </w:t>
      </w:r>
      <w:r w:rsidR="00AA7B0B">
        <w:rPr>
          <w:color w:val="000000"/>
        </w:rPr>
        <w:fldChar w:fldCharType="begin"/>
      </w:r>
      <w:r w:rsidR="00AA7B0B">
        <w:rPr>
          <w:color w:val="000000"/>
        </w:rPr>
        <w:instrText xml:space="preserve"> ADDIN ZOTERO_ITEM CSL_CITATION {"citationID":"AkZesRa9","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AA7B0B">
        <w:rPr>
          <w:color w:val="000000"/>
        </w:rPr>
        <w:fldChar w:fldCharType="separate"/>
      </w:r>
      <w:r w:rsidR="00AA7B0B">
        <w:rPr>
          <w:noProof/>
          <w:color w:val="000000"/>
        </w:rPr>
        <w:t>(18)</w:t>
      </w:r>
      <w:r w:rsidR="00AA7B0B">
        <w:rPr>
          <w:color w:val="000000"/>
        </w:rPr>
        <w:fldChar w:fldCharType="end"/>
      </w:r>
      <w:r w:rsidR="00AA7B0B">
        <w:rPr>
          <w:rStyle w:val="CommentReference"/>
          <w:rFonts w:ascii="Liberation Serif" w:eastAsia="AR PL SungtiL GB" w:hAnsi="Liberation Serif" w:cs="Mangal"/>
          <w:kern w:val="2"/>
          <w:lang w:eastAsia="zh-CN" w:bidi="hi-IN"/>
        </w:rPr>
        <w:t xml:space="preserve"> </w:t>
      </w:r>
      <w:r w:rsidR="00AA7B0B">
        <w:rPr>
          <w:color w:val="000000"/>
        </w:rPr>
        <w:t>mo</w:t>
      </w:r>
      <w:r w:rsidR="008A5B64">
        <w:rPr>
          <w:color w:val="000000"/>
        </w:rPr>
        <w:t>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w:t>
      </w:r>
      <w:r w:rsidR="00383237">
        <w:rPr>
          <w:color w:val="000000"/>
        </w:rPr>
        <w:t xml:space="preserve">the </w:t>
      </w:r>
      <w:r w:rsidR="00144348" w:rsidRPr="003905A1">
        <w:rPr>
          <w:color w:val="000000"/>
        </w:rPr>
        <w:t>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AA7B0B">
        <w:rPr>
          <w:color w:val="000000"/>
        </w:rPr>
        <w:instrText xml:space="preserve"> ADDIN ZOTERO_ITEM CSL_CITATION {"citationID":"XOv6A5rk","properties":{"formattedCitation":"(19)","plainCitation":"(19)","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AA7B0B">
        <w:rPr>
          <w:color w:val="000000"/>
        </w:rPr>
        <w:t>(19)</w:t>
      </w:r>
      <w:r w:rsidR="00E30DA8">
        <w:rPr>
          <w:color w:val="000000"/>
        </w:rPr>
        <w:fldChar w:fldCharType="end"/>
      </w:r>
      <w:r w:rsidR="00E30DA8" w:rsidRPr="00E30DA8">
        <w:rPr>
          <w:color w:val="000000"/>
          <w:vertAlign w:val="superscript"/>
        </w:rPr>
        <w:t>,</w:t>
      </w:r>
      <w:r w:rsidR="00E30DA8">
        <w:rPr>
          <w:color w:val="000000"/>
        </w:rPr>
        <w:fldChar w:fldCharType="begin"/>
      </w:r>
      <w:r w:rsidR="00AA7B0B">
        <w:rPr>
          <w:color w:val="000000"/>
        </w:rPr>
        <w:instrText xml:space="preserve"> ADDIN ZOTERO_ITEM CSL_CITATION {"citationID":"5oDhKONA","properties":{"formattedCitation":"(20)","plainCitation":"(20)","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AA7B0B">
        <w:rPr>
          <w:color w:val="000000"/>
        </w:rPr>
        <w:t>(20)</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AA7B0B">
        <w:rPr>
          <w:color w:val="000000"/>
          <w:vertAlign w:val="superscript"/>
        </w:rPr>
        <w:instrText xml:space="preserve"> ADDIN ZOTERO_ITEM CSL_CITATION {"citationID":"tgCItnoz","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AA7B0B">
        <w:rPr>
          <w:color w:val="000000"/>
        </w:rPr>
        <w:t>(21)</w:t>
      </w:r>
      <w:r w:rsidR="00E30DA8">
        <w:rPr>
          <w:color w:val="000000"/>
          <w:vertAlign w:val="superscript"/>
        </w:rPr>
        <w:fldChar w:fldCharType="end"/>
      </w:r>
      <w:r w:rsidRPr="001B44F8">
        <w:rPr>
          <w:color w:val="000000"/>
        </w:rPr>
        <w:t xml:space="preserve">. </w:t>
      </w:r>
    </w:p>
    <w:p w14:paraId="57CCA231" w14:textId="00EA8B7A"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w:t>
      </w:r>
      <w:r w:rsidRPr="001B44F8">
        <w:rPr>
          <w:color w:val="000000"/>
        </w:rPr>
        <w:lastRenderedPageBreak/>
        <w:t xml:space="preserve">compare their projections based on </w:t>
      </w:r>
      <w:r w:rsidR="009A132E">
        <w:rPr>
          <w:color w:val="000000"/>
        </w:rPr>
        <w:t>reported</w:t>
      </w:r>
      <w:r w:rsidRPr="001B44F8">
        <w:rPr>
          <w:color w:val="000000"/>
        </w:rPr>
        <w:t xml:space="preserve"> data, with special emphasis on how the models deal with (if 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AA7B0B">
        <w:rPr>
          <w:color w:val="000000"/>
        </w:rPr>
        <w:instrText xml:space="preserve"> ADDIN ZOTERO_ITEM CSL_CITATION {"citationID":"NTZqpdJn","properties":{"formattedCitation":"(22)","plainCitation":"(22)","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AA7B0B">
        <w:rPr>
          <w:color w:val="000000"/>
        </w:rPr>
        <w:t>(22)</w:t>
      </w:r>
      <w:r w:rsidRPr="001B44F8">
        <w:rPr>
          <w:color w:val="000000"/>
        </w:rPr>
        <w:fldChar w:fldCharType="end"/>
      </w:r>
      <w:r w:rsidRPr="001B44F8">
        <w:rPr>
          <w:color w:val="000000"/>
        </w:rPr>
        <w:t xml:space="preserve">.  </w:t>
      </w:r>
    </w:p>
    <w:p w14:paraId="0000001D" w14:textId="65F7DBC4"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by comparing projected COVID-counts (i.e., case and death counts associated with COVID-19) and (</w:t>
      </w:r>
      <w:r w:rsidR="00D801DB">
        <w:rPr>
          <w:color w:val="000000"/>
        </w:rPr>
        <w:t xml:space="preserve">wherever </w:t>
      </w:r>
      <w:r w:rsidR="000F1781">
        <w:rPr>
          <w:color w:val="000000"/>
        </w:rPr>
        <w:t xml:space="preserve">possible) parameter estimates which help understand transmission dynamics of the pandemic. </w:t>
      </w:r>
      <w:r w:rsidR="00BE544A">
        <w:rPr>
          <w:color w:val="000000"/>
        </w:rPr>
        <w:t>Next</w:t>
      </w:r>
      <w:r w:rsidR="000F1781">
        <w:rPr>
          <w:color w:val="000000"/>
        </w:rPr>
        <w:t xml:space="preserve">, </w:t>
      </w:r>
      <w:r w:rsidR="00AA7B0B">
        <w:rPr>
          <w:color w:val="000000"/>
        </w:rPr>
        <w:t xml:space="preserve">in </w:t>
      </w:r>
      <w:r w:rsidR="00AA7B0B" w:rsidRPr="00AA7B0B">
        <w:rPr>
          <w:i/>
          <w:iCs/>
          <w:color w:val="000000"/>
        </w:rPr>
        <w:t>Section 4</w:t>
      </w:r>
      <w:r w:rsidR="00AA7B0B">
        <w:rPr>
          <w:color w:val="000000"/>
        </w:rPr>
        <w:t xml:space="preserve"> we discuss </w:t>
      </w:r>
      <w:r w:rsidR="00F60B4F">
        <w:rPr>
          <w:color w:val="000000"/>
        </w:rPr>
        <w:t xml:space="preserve">sensitivity analyses and </w:t>
      </w:r>
      <w:r w:rsidR="00AA7B0B">
        <w:rPr>
          <w:color w:val="000000"/>
        </w:rPr>
        <w:t>note</w:t>
      </w:r>
      <w:r w:rsidR="00F60B4F">
        <w:rPr>
          <w:color w:val="000000"/>
        </w:rPr>
        <w:t xml:space="preserve"> </w:t>
      </w:r>
      <w:r w:rsidR="00E1528F">
        <w:rPr>
          <w:color w:val="000000"/>
        </w:rPr>
        <w:t>applications of the models studied in the context of data from other countries.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 xml:space="preserve">Section </w:t>
      </w:r>
      <w:r w:rsidR="00AA7B0B">
        <w:rPr>
          <w:i/>
          <w:iCs/>
          <w:color w:val="000000"/>
        </w:rPr>
        <w:t>5</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3E9D26AE"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AA7B0B">
        <w:rPr>
          <w:color w:val="000000" w:themeColor="text1"/>
        </w:rPr>
        <w:instrText xml:space="preserve"> ADDIN ZOTERO_ITEM CSL_CITATION {"citationID":"cjiIaACG","properties":{"formattedCitation":"(17)","plainCitation":"(17)","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AA7B0B">
        <w:rPr>
          <w:color w:val="000000"/>
        </w:rPr>
        <w:t>(17)</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58C24035"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7D4A1E">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256302"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256302"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51FA874C"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w:t>
      </w:r>
      <w:r w:rsidR="003C293B">
        <w:t xml:space="preserve">Since all the other methods involve Bayesian estimation methods and use posterior distributions to obtain estimates and associated credible intervals, we place a non-informative prior on the random error in the above curve fitting method </w:t>
      </w:r>
      <w:r w:rsidR="003C293B">
        <w:fldChar w:fldCharType="begin"/>
      </w:r>
      <w:r w:rsidR="003C293B">
        <w:instrText xml:space="preserve"> ADDIN ZOTERO_ITEM CSL_CITATION {"citationID":"HKvPArIL","properties":{"formattedCitation":"(23)","plainCitation":"(23)","noteIndex":0},"citationItems":[{"id":322,"uris":["http://zotero.org/users/6647948/items/BW2FXD6M"],"uri":["http://zotero.org/users/6647948/items/BW2FXD6M"],"itemData":{"id":322,"type":"book","abstract":"\"Preface This book is intended to have three roles and to serve three associated audiences: an introductory text on Bayesian inference starting from first principles, a graduate text on effective current approaches to Bayesian modeling and computation in statistics and related fields, and a handbook of Bayesian methods in applied statistics for general users of and researchers in applied statistics. Although introductory in its early sections, the book is definitely not elementary in the sense of a first text in statistics. The mathematics used in our book is basic probability and statistics, elementary calculus, and linear algebra. A review of probability notation is given in Chapter 1 along with a more detailed list of topics assumed to have been studied. The practical orientation of the book means that the reader's previous experience in probability, statistics, and linear algebra should ideally have included strong computational components. To write an introductory text alone would leave many readers with only a taste of the conceptual elements but no guidance for venturing into genuine practical applications, beyond those where Bayesian methods agree essentially with standard non-Bayesian analyses. On the other hand, we feel it would be a mistake to present the advanced methods without first introducing the basic concepts from our data-analytic perspective. Furthermore, due to the nature of applied statistics, a text on current Bayesian methodology would be incomplete without a variety of worked examples drawn from real applications. To avoid cluttering the main narrative, there are bibliographic notes at the end of each chapter and references at the end of the book\"--","call-number":"QA279.5 .G45 2014","collection-title":"Chapman &amp; Hall/CRC texts in statistical science","edition":"Third edition","event-place":"Boca Raton","ISBN":"978-1-4398-4095-5","number-of-pages":"661","publisher":"CRC Press","publisher-place":"Boca Raton","source":"Library of Congress ISBN","title":"Bayesian data analysis","author":[{"family":"Gelman","given":"Andrew"}],"issued":{"date-parts":[["2014"]]}}}],"schema":"https://github.com/citation-style-language/schema/raw/master/csl-citation.json"} </w:instrText>
      </w:r>
      <w:r w:rsidR="003C293B">
        <w:fldChar w:fldCharType="separate"/>
      </w:r>
      <w:r w:rsidR="003C293B">
        <w:rPr>
          <w:noProof/>
        </w:rPr>
        <w:t>(23)</w:t>
      </w:r>
      <w:r w:rsidR="003C293B">
        <w:fldChar w:fldCharType="end"/>
      </w:r>
      <w:r w:rsidR="003C293B">
        <w:t xml:space="preserve"> to ensure comparable results. Specifically, we a uniform prior for the log of error variance. U</w:t>
      </w:r>
      <w:r>
        <w:t xml:space="preserve">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w:t>
      </w:r>
      <w:r w:rsidR="00AA7B0B">
        <w:t xml:space="preserve"> </w:t>
      </w:r>
      <w:r w:rsidR="00AA7B0B">
        <w:fldChar w:fldCharType="begin"/>
      </w:r>
      <w:r w:rsidR="003C293B">
        <w:instrText xml:space="preserve"> ADDIN ZOTERO_ITEM CSL_CITATION {"citationID":"wpZtB8T8","properties":{"formattedCitation":"(24)","plainCitation":"(24)","noteIndex":0},"citationItems":[{"id":318,"uris":["http://zotero.org/users/6647948/items/2DIV6HNP"],"uri":["http://zotero.org/users/6647948/items/2DIV6HNP"],"itemData":{"id":318,"type":"book","event-place":"Vienna, Austria","publisher":"R Foundation for Statistical Computing","publisher-place":"Vienna, Austria","title":"R: A Language and Environment for Statistical Computing","URL":"https://www.R-project.org/","author":[{"family":"R Core Team","given":""}],"issued":{"date-parts":[["2017"]]}}}],"schema":"https://github.com/citation-style-language/schema/raw/master/csl-citation.json"} </w:instrText>
      </w:r>
      <w:r w:rsidR="00AA7B0B">
        <w:fldChar w:fldCharType="separate"/>
      </w:r>
      <w:r w:rsidR="003C293B">
        <w:rPr>
          <w:noProof/>
        </w:rPr>
        <w:t>(24)</w:t>
      </w:r>
      <w:r w:rsidR="00AA7B0B">
        <w:fldChar w:fldCharType="end"/>
      </w:r>
      <w:r w:rsidR="00AA7B0B">
        <w:t xml:space="preserve"> </w:t>
      </w:r>
      <w:r>
        <w:t>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lastRenderedPageBreak/>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2">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69479C78"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7D4A1E">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w:t>
      </w:r>
      <w:r w:rsidRPr="001B44F8">
        <w:lastRenderedPageBreak/>
        <w:t xml:space="preserve">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256302"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256302"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256302"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256302"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256302"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256302"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5CE0DEC2"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w:lastRenderedPageBreak/>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approximation</w:t>
      </w:r>
      <w:r w:rsidR="00642B82">
        <w:t xml:space="preserve"> </w:t>
      </w:r>
      <w:r>
        <w:fldChar w:fldCharType="begin"/>
      </w:r>
      <w:r w:rsidR="003C293B">
        <w:instrText xml:space="preserve"> ADDIN ZOTERO_ITEM CSL_CITATION {"citationID":"dQrDaGWQ","properties":{"formattedCitation":"(25)","plainCitation":"(25)","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3C293B">
        <w:t>(25)</w:t>
      </w:r>
      <w:r>
        <w:fldChar w:fldCharType="end"/>
      </w:r>
      <w:r w:rsidRPr="001B44F8">
        <w:t>.</w:t>
      </w:r>
    </w:p>
    <w:p w14:paraId="4A61D05E" w14:textId="6AF4F400" w:rsidR="004B7F28" w:rsidRDefault="004B7F28" w:rsidP="00487208">
      <w:pPr>
        <w:spacing w:line="480" w:lineRule="auto"/>
        <w:jc w:val="both"/>
        <w:rPr>
          <w:bCs/>
          <w:color w:val="000000" w:themeColor="text1"/>
        </w:rPr>
      </w:pPr>
      <w:r w:rsidRPr="005A0029">
        <w:rPr>
          <w:i/>
          <w:iCs/>
        </w:rPr>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3C293B">
        <w:rPr>
          <w:iCs/>
          <w:color w:val="000000" w:themeColor="text1"/>
        </w:rPr>
        <w:instrText xml:space="preserve"> ADDIN ZOTERO_ITEM CSL_CITATION {"citationID":"6znTCJIP","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3C293B">
        <w:rPr>
          <w:color w:val="000000"/>
        </w:rPr>
        <w:t>(26)</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3C293B">
        <w:instrText xml:space="preserve"> ADDIN ZOTERO_ITEM CSL_CITATION {"citationID":"LYz5So5V","properties":{"formattedCitation":"(27)","plainCitation":"(27)","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3C293B">
        <w:rPr>
          <w:noProof/>
        </w:rPr>
        <w:t>(27)</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3C293B">
        <w:rPr>
          <w:iCs/>
          <w:color w:val="000000" w:themeColor="text1"/>
        </w:rPr>
        <w:instrText xml:space="preserve"> ADDIN ZOTERO_ITEM CSL_CITATION {"citationID":"k6oUAuzq","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3C293B">
        <w:rPr>
          <w:color w:val="000000"/>
        </w:rPr>
        <w:t>(28)</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490DFA0"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xml:space="preserve">, </w:t>
      </w:r>
      <w:r w:rsidR="00A340F9">
        <w:rPr>
          <w:iCs/>
          <w:color w:val="000000" w:themeColor="text1"/>
        </w:rPr>
        <w:t xml:space="preserve">the </w:t>
      </w:r>
      <w:proofErr w:type="spellStart"/>
      <w:r w:rsidR="00A340F9">
        <w:rPr>
          <w:iCs/>
          <w:color w:val="000000" w:themeColor="text1"/>
        </w:rPr>
        <w:t>eSIR</w:t>
      </w:r>
      <w:proofErr w:type="spellEnd"/>
      <w:r w:rsidR="00A340F9" w:rsidRPr="001B44F8">
        <w:rPr>
          <w:iCs/>
          <w:color w:val="000000" w:themeColor="text1"/>
        </w:rPr>
        <w:t xml:space="preserve"> </w:t>
      </w:r>
      <w:r w:rsidRPr="001B44F8">
        <w:rPr>
          <w:iCs/>
          <w:color w:val="000000" w:themeColor="text1"/>
        </w:rPr>
        <w:t>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1BF68E4D" w:rsidR="004B7F28" w:rsidRDefault="004B7F28" w:rsidP="002E4A38">
      <w:pPr>
        <w:spacing w:line="480" w:lineRule="auto"/>
        <w:jc w:val="both"/>
        <w:rPr>
          <w:color w:val="000000" w:themeColor="text1"/>
        </w:rPr>
      </w:pPr>
      <w:r w:rsidRPr="00BC2480">
        <w:rPr>
          <w:i/>
          <w:iCs/>
          <w:color w:val="000000" w:themeColor="text1"/>
        </w:rPr>
        <w:lastRenderedPageBreak/>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3C293B">
        <w:rPr>
          <w:iCs/>
          <w:color w:val="000000" w:themeColor="text1"/>
        </w:rPr>
        <w:instrText xml:space="preserve"> ADDIN ZOTERO_ITEM CSL_CITATION {"citationID":"Va7pdVe2","properties":{"formattedCitation":"(29)","plainCitation":"(29)","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3C293B">
        <w:rPr>
          <w:color w:val="000000"/>
        </w:rPr>
        <w:t>(29)</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3">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50C0296E"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t>
      </w:r>
      <w:r w:rsidR="009F5D9C">
        <w:lastRenderedPageBreak/>
        <w:t>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w:t>
      </w:r>
      <w:r w:rsidR="00882532">
        <w:t>-19</w:t>
      </w:r>
      <w:r w:rsidR="00B20319" w:rsidRPr="00B20319">
        <w:t xml:space="preserve"> positive</w:t>
      </w:r>
      <w:r w:rsidR="00B20319">
        <w:t xml:space="preserve">, while active unreported case counts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4">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256302"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256302"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0D962FB6"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w:t>
      </w:r>
      <w:r w:rsidR="00882532">
        <w:t xml:space="preserve"> for India</w:t>
      </w:r>
      <w:r w:rsidR="005A18C5">
        <w:t xml:space="preserv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lastRenderedPageBreak/>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4FB2B07F" w:rsidR="004977EB" w:rsidRDefault="002418A4" w:rsidP="00A148BD">
      <w:pPr>
        <w:pStyle w:val="Caption"/>
        <w:spacing w:line="480" w:lineRule="auto"/>
        <w:jc w:val="center"/>
      </w:pPr>
      <w:r w:rsidRPr="008E6145">
        <w:t xml:space="preserve">Figure </w:t>
      </w:r>
      <w:fldSimple w:instr=" SEQ Figure \* ARABIC ">
        <w:r w:rsidR="007D4A1E">
          <w:rPr>
            <w:noProof/>
          </w:rPr>
          <w:t>3</w:t>
        </w:r>
      </w:fldSimple>
      <w:r w:rsidRPr="008E6145">
        <w:t>:</w:t>
      </w:r>
      <w:r>
        <w:t xml:space="preserve"> </w:t>
      </w:r>
      <w:r w:rsidRPr="007409BD">
        <w:t xml:space="preserve">The </w:t>
      </w:r>
      <w:r w:rsidR="0071117E">
        <w:t>SAPHIRE</w:t>
      </w:r>
      <w:r w:rsidRPr="007409BD">
        <w:t xml:space="preserve"> model with separate compartments for the latent, </w:t>
      </w:r>
      <w:r w:rsidR="002B4B92">
        <w:t>unreported</w:t>
      </w:r>
      <w:r w:rsidRPr="007409BD">
        <w:t xml:space="preserve"> and </w:t>
      </w:r>
      <w:r w:rsidR="002B4B92">
        <w:t>report</w:t>
      </w:r>
      <w:r w:rsidRPr="007409BD">
        <w:t>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256302"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545C4AA3"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3C293B">
        <w:rPr>
          <w:color w:val="000000"/>
          <w:shd w:val="clear" w:color="auto" w:fill="FFFFFF"/>
        </w:rPr>
        <w:instrText xml:space="preserve"> ADDIN ZOTERO_ITEM CSL_CITATION {"citationID":"nFZYYlVB","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3C293B">
        <w:rPr>
          <w:noProof/>
          <w:color w:val="000000"/>
          <w:shd w:val="clear" w:color="auto" w:fill="FFFFFF"/>
        </w:rPr>
        <w:t>(30)</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3C293B">
        <w:instrText xml:space="preserve"> ADDIN ZOTERO_ITEM CSL_CITATION {"citationID":"pvlGE2Pv","properties":{"formattedCitation":"(30)","plainCitation":"(30)","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3C293B">
        <w:t>(30)</w:t>
      </w:r>
      <w:r>
        <w:fldChar w:fldCharType="end"/>
      </w:r>
      <w:r>
        <w:t xml:space="preserve">. We assume an incubation period of 5.2 days and </w:t>
      </w:r>
      <w:r>
        <w:lastRenderedPageBreak/>
        <w:t xml:space="preserve">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3C293B">
        <w:instrText xml:space="preserve"> ADDIN ZOTERO_ITEM CSL_CITATION {"citationID":"TFOz3JeD","properties":{"formattedCitation":"(31,32)","plainCitation":"(31,32)","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3C293B">
        <w:rPr>
          <w:noProof/>
        </w:rPr>
        <w:t>(31,32)</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3C293B">
        <w:instrText xml:space="preserve"> ADDIN ZOTERO_ITEM CSL_CITATION {"citationID":"3p9VFIjC","properties":{"formattedCitation":"(31)","plainCitation":"(31)","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3C293B">
        <w:t>(31)</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3C293B">
        <w:instrText xml:space="preserve"> ADDIN ZOTERO_ITEM CSL_CITATION {"citationID":"aBNBsz2L","properties":{"formattedCitation":"(33)","plainCitation":"(33)","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3C293B">
        <w:rPr>
          <w:noProof/>
        </w:rPr>
        <w:t>(33)</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3C293B">
        <w:instrText xml:space="preserve"> ADDIN ZOTERO_ITEM CSL_CITATION {"citationID":"jKmShp7s","properties":{"formattedCitation":"(34)","plainCitation":"(34)","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3C293B">
        <w:rPr>
          <w:noProof/>
        </w:rPr>
        <w:t>(34)</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3C293B">
        <w:instrText xml:space="preserve"> ADDIN ZOTERO_ITEM CSL_CITATION {"citationID":"CHVzv8tZ","properties":{"formattedCitation":"(35,36)","plainCitation":"(35,36)","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3C293B">
        <w:rPr>
          <w:noProof/>
        </w:rPr>
        <w:t>(35,36)</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of reported</w:t>
      </w:r>
      <w:r w:rsidRPr="006C2A04">
        <w:t xml:space="preserve"> cases </w:t>
      </w:r>
      <w:r w:rsidR="002B4B92">
        <w:t>who</w:t>
      </w:r>
      <w:r w:rsidRPr="006C2A04">
        <w:t xml:space="preserve">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r>
          <w:del w:id="0" w:author="Debashree Ray" w:date="2021-03-22T12:34:00Z">
            <w:rPr>
              <w:rFonts w:ascii="Cambria Math" w:hAnsi="Cambria Math"/>
            </w:rPr>
            <m:t>,</m:t>
          </w:del>
        </m:r>
      </m:oMath>
      <w:r w:rsidRPr="006C2A04">
        <w:t xml:space="preserve"> </w:t>
      </w:r>
      <w:r w:rsidR="0043636E">
        <w:fldChar w:fldCharType="begin"/>
      </w:r>
      <w:r w:rsidR="003C293B">
        <w:instrText xml:space="preserve"> ADDIN ZOTERO_ITEM CSL_CITATION {"citationID":"g48iLO8p","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3C293B">
        <w:rPr>
          <w:noProof/>
        </w:rPr>
        <w:t>(37)</w:t>
      </w:r>
      <w:r w:rsidR="0043636E">
        <w:fldChar w:fldCharType="end"/>
      </w:r>
      <w:r w:rsidR="00882532">
        <w:t>,</w:t>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670F0D0D"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the trajectory of the pandemic, we chose to break the training period into ten sequential blocks: pre-lockdown (March 15 –</w:t>
      </w:r>
      <w:r w:rsidR="0080418C">
        <w:t xml:space="preserve"> </w:t>
      </w:r>
      <w:r w:rsidR="00F4103C">
        <w:t>24), lockdown phases 1, 2, 3, and 4 (March 25 – April 14, April 15 – May 3, May 4 –</w:t>
      </w:r>
      <w:r w:rsidR="0006431A">
        <w:t xml:space="preserve"> </w:t>
      </w:r>
      <w:r w:rsidR="00F4103C">
        <w:t>17,  and May 18 –</w:t>
      </w:r>
      <w:r w:rsidR="0006431A">
        <w:t xml:space="preserve"> </w:t>
      </w:r>
      <w:r w:rsidR="00F4103C">
        <w:t>31 respectively) followed by unlock phases 1, 2, 3, 4 and 5 (June 1 –</w:t>
      </w:r>
      <w:r w:rsidR="0006431A">
        <w:t xml:space="preserve"> </w:t>
      </w:r>
      <w:r w:rsidR="00F4103C">
        <w:t>30, July 1 –</w:t>
      </w:r>
      <w:r w:rsidR="0006431A">
        <w:t xml:space="preserve"> </w:t>
      </w:r>
      <w:r w:rsidR="00F4103C">
        <w:t>31, August 1 –</w:t>
      </w:r>
      <w:r w:rsidR="0006431A">
        <w:t xml:space="preserve"> </w:t>
      </w:r>
      <w:r w:rsidR="00F4103C">
        <w:t>31, September 1 –</w:t>
      </w:r>
      <w:r w:rsidR="0006431A">
        <w:t xml:space="preserve"> </w:t>
      </w:r>
      <w:r w:rsidR="00F4103C">
        <w:t>30 and October 1 –</w:t>
      </w:r>
      <w:r w:rsidR="0006431A">
        <w:t xml:space="preserve"> </w:t>
      </w:r>
      <w:r w:rsidR="00F4103C">
        <w:t xml:space="preserve">15 respectively). In other </w:t>
      </w:r>
      <w:r w:rsidR="00F4103C">
        <w:lastRenderedPageBreak/>
        <w:t xml:space="preserve">words, </w:t>
      </w:r>
      <w:r>
        <w:t xml:space="preserve">the model assumes that the value of </w:t>
      </w:r>
      <m:oMath>
        <m:r>
          <w:rPr>
            <w:rFonts w:ascii="Cambria Math" w:hAnsi="Cambria Math"/>
          </w:rPr>
          <m:t xml:space="preserve">b </m:t>
        </m:r>
        <m:d>
          <m:dPr>
            <m:ctrlPr>
              <w:rPr>
                <w:rFonts w:ascii="Cambria Math" w:hAnsi="Cambria Math"/>
                <w:i/>
              </w:rPr>
            </m:ctrlPr>
          </m:dPr>
          <m:e>
            <m:r>
              <m:rPr>
                <m:sty m:val="p"/>
              </m:rPr>
              <w:rPr>
                <w:rFonts w:ascii="Cambria Math" w:hAnsi="Cambria Math"/>
              </w:rPr>
              <m:t>and</m:t>
            </m:r>
            <m:r>
              <w:rPr>
                <w:rFonts w:ascii="Cambria Math" w:hAnsi="Cambria Math"/>
              </w:rPr>
              <m:t xml:space="preserve">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256CC763"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3C293B">
        <w:instrText xml:space="preserve"> ADDIN ZOTERO_ITEM CSL_CITATION {"citationID":"tTYy2vFu","properties":{"formattedCitation":"(37)","plainCitation":"(37)","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3C293B">
        <w:rPr>
          <w:noProof/>
        </w:rPr>
        <w:t>(37)</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45FD55BE"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w:t>
      </w:r>
      <w:r w:rsidR="0006431A">
        <w:t xml:space="preserve">the </w:t>
      </w:r>
      <w:r w:rsidRPr="001B44F8">
        <w:t xml:space="preserve">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w:t>
      </w:r>
      <w:r w:rsidR="00BC3E69">
        <w:lastRenderedPageBreak/>
        <w:t xml:space="preserve">virus, </w:t>
      </w:r>
      <w:r w:rsidR="00D242DF" w:rsidRPr="001B44F8">
        <w:t xml:space="preserve">but do not show any symptom).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either </w:t>
      </w:r>
      <w:r w:rsidR="0006431A" w:rsidRPr="001B44F8">
        <w:t xml:space="preserve">the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the recovered and</w:t>
      </w:r>
      <w:r w:rsidR="0006431A">
        <w:t xml:space="preserve"> the</w:t>
      </w:r>
      <w:r w:rsidR="008C35AC" w:rsidRPr="001B44F8">
        <w:t xml:space="preserve">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06431A">
        <w:t>ten</w:t>
      </w:r>
      <w:r w:rsidR="0006431A" w:rsidRPr="001B44F8">
        <w:t xml:space="preserve"> </w:t>
      </w:r>
      <w:r w:rsidR="008C35AC" w:rsidRPr="001B44F8">
        <w:t xml:space="preserve">main compartments: S (Susceptible), E (Exposed), T (Tested), U (Untested), P (Tested positive), F (Tested False Negative), RR (Reported Recovered), RU (Unreported Recovered), DR (Reported Deaths) and DU (Unreported Deaths). </w:t>
      </w:r>
      <w:r w:rsidR="009766EA">
        <w:t xml:space="preserve">This model is implemented using the R package </w:t>
      </w:r>
      <w:proofErr w:type="spellStart"/>
      <w:r w:rsidR="009766EA" w:rsidRPr="0080418C">
        <w:t>SEIRfansy</w:t>
      </w:r>
      <w:proofErr w:type="spellEnd"/>
      <w:r w:rsidR="000F0288">
        <w:t xml:space="preserve"> </w:t>
      </w:r>
      <w:r w:rsidR="000F0288">
        <w:fldChar w:fldCharType="begin"/>
      </w:r>
      <w:r w:rsidR="003C293B">
        <w:instrText xml:space="preserve"> ADDIN ZOTERO_ITEM CSL_CITATION {"citationID":"nHr2tUqU","properties":{"formattedCitation":"(38)","plainCitation":"(38)","noteIndex":0},"citationItems":[{"id":319,"uris":["http://zotero.org/users/6647948/items/Z7ZJVR5B"],"uri":["http://zotero.org/users/6647948/items/Z7ZJVR5B"],"itemData":{"id":319,"type":"book","title":"SEIRfansy: Extended Susceptible-Exposed-Infected-Recovery Model","URL":"https://CRAN.R-project.org/package=SEIRfansy","author":[{"family":"Bhaduri","given":"Ritwik"},{"family":"Kundu","given":"Ritoban"},{"family":"Purkayastha","given":"Soumik"},{"family":"Beesley","given":"Lauren J."},{"family":"Kleinsasser","given":"Michael"},{"family":"Mukherjee","given":"Bhramar"}],"issued":{"date-parts":[["2020"]]}}}],"schema":"https://github.com/citation-style-language/schema/raw/master/csl-citation.json"} </w:instrText>
      </w:r>
      <w:r w:rsidR="000F0288">
        <w:fldChar w:fldCharType="separate"/>
      </w:r>
      <w:r w:rsidR="003C293B">
        <w:rPr>
          <w:noProof/>
        </w:rPr>
        <w:t>(38)</w:t>
      </w:r>
      <w:r w:rsidR="000F0288">
        <w:fldChar w:fldCharType="end"/>
      </w:r>
      <w:r w:rsidR="009766EA">
        <w:t>.</w:t>
      </w:r>
    </w:p>
    <w:p w14:paraId="7A2C166B" w14:textId="339270B6"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w:t>
      </w:r>
      <w:r w:rsidR="00796C34">
        <w:lastRenderedPageBreak/>
        <w:t>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rsidR="004F0EB3">
        <w:t>. F</w:t>
      </w:r>
      <w:r>
        <w:t>urther</w:t>
      </w:r>
      <w:r w:rsidRPr="001B44F8">
        <w:t xml:space="preserve">, once </w:t>
      </w:r>
      <w:r w:rsidR="004F0EB3">
        <w:t>a</w:t>
      </w:r>
      <w:r w:rsidR="004F0EB3" w:rsidRPr="001B44F8">
        <w:t xml:space="preserve"> </w:t>
      </w:r>
      <w:r w:rsidRPr="001B44F8">
        <w:t xml:space="preserve">person shows symptoms for COVID-19 like diseases, they are sent to </w:t>
      </w:r>
      <w:r>
        <w:t xml:space="preserve">get tested </w:t>
      </w:r>
      <w:r w:rsidRPr="001B44F8">
        <w:t>almost immediately.</w:t>
      </w:r>
      <w:r w:rsidR="00172594">
        <w:t xml:space="preserve"> </w:t>
      </w:r>
      <w:r w:rsidR="00172594">
        <w:rPr>
          <w:i/>
          <w:iCs/>
        </w:rPr>
        <w:t xml:space="preserve">Figure 4 </w:t>
      </w:r>
      <w:r w:rsidR="00172594">
        <w:t>provides a schematic overview of the model.</w:t>
      </w:r>
    </w:p>
    <w:p w14:paraId="36E3126B" w14:textId="02505C08" w:rsidR="001F0E87" w:rsidRDefault="000F0288" w:rsidP="00487208">
      <w:pPr>
        <w:keepNext/>
        <w:pBdr>
          <w:top w:val="nil"/>
          <w:left w:val="nil"/>
          <w:bottom w:val="nil"/>
          <w:right w:val="nil"/>
          <w:between w:val="nil"/>
        </w:pBdr>
        <w:spacing w:line="480" w:lineRule="auto"/>
        <w:jc w:val="both"/>
      </w:pPr>
      <w:r>
        <w:rPr>
          <w:noProof/>
        </w:rPr>
        <w:lastRenderedPageBreak/>
        <w:drawing>
          <wp:inline distT="0" distB="0" distL="0" distR="0" wp14:anchorId="5FE75DFF" wp14:editId="6A4032A5">
            <wp:extent cx="6332220" cy="2888615"/>
            <wp:effectExtent l="12700" t="12700" r="17780" b="698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332220" cy="2888615"/>
                    </a:xfrm>
                    <a:prstGeom prst="rect">
                      <a:avLst/>
                    </a:prstGeom>
                    <a:ln>
                      <a:solidFill>
                        <a:schemeClr val="tx1"/>
                      </a:solidFill>
                    </a:ln>
                  </pic:spPr>
                </pic:pic>
              </a:graphicData>
            </a:graphic>
          </wp:inline>
        </w:drawing>
      </w:r>
    </w:p>
    <w:p w14:paraId="08EDEA78" w14:textId="60F56527" w:rsidR="001F0E87" w:rsidRDefault="001F0E87" w:rsidP="00487208">
      <w:pPr>
        <w:pStyle w:val="Caption"/>
        <w:spacing w:line="480" w:lineRule="auto"/>
        <w:jc w:val="both"/>
      </w:pPr>
      <w:r w:rsidRPr="003E7524">
        <w:t xml:space="preserve">Figure </w:t>
      </w:r>
      <w:fldSimple w:instr=" SEQ Figure \* ARABIC ">
        <w:r w:rsidR="007D4A1E">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r w:rsidR="00A60C86">
        <w:t xml:space="preserve"> </w:t>
      </w:r>
      <w:r w:rsidR="00A60C86" w:rsidRPr="005858F7">
        <w:t xml:space="preserve">Reproduced from </w:t>
      </w:r>
      <w:proofErr w:type="spellStart"/>
      <w:r w:rsidR="00A60C86">
        <w:t>Bhaduri</w:t>
      </w:r>
      <w:proofErr w:type="spellEnd"/>
      <w:r w:rsidR="00A60C86">
        <w:t>, Kundu</w:t>
      </w:r>
      <w:r w:rsidR="00A60C86" w:rsidRPr="005858F7">
        <w:t xml:space="preserve"> et al., 2020</w:t>
      </w:r>
      <w:r w:rsidR="000F0288">
        <w:t xml:space="preserve"> </w:t>
      </w:r>
      <w:r w:rsidR="000F0288">
        <w:fldChar w:fldCharType="begin"/>
      </w:r>
      <w:r w:rsidR="000F0288">
        <w:instrText xml:space="preserve"> ADDIN ZOTERO_ITEM CSL_CITATION {"citationID":"g2BRHYXn","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0F0288">
        <w:fldChar w:fldCharType="separate"/>
      </w:r>
      <w:r w:rsidR="000F0288">
        <w:rPr>
          <w:noProof/>
        </w:rPr>
        <w:t>(18)</w:t>
      </w:r>
      <w:r w:rsidR="000F0288">
        <w:fldChar w:fldCharType="end"/>
      </w:r>
      <w:r w:rsidR="000F0288">
        <w:t>.</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542DE0A6"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3C293B">
        <w:instrText xml:space="preserve"> ADDIN ZOTERO_ITEM CSL_CITATION {"citationID":"36sn4qp3","properties":{"formattedCitation":"(39)","plainCitation":"(39)","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3C293B">
        <w:t>(39)</w:t>
      </w:r>
      <w:r>
        <w:fldChar w:fldCharType="end"/>
      </w:r>
      <w:r>
        <w:t xml:space="preserve">, we calculate the basic reproduction number </w:t>
      </w:r>
    </w:p>
    <w:p w14:paraId="5F11B605" w14:textId="09B4C2A2" w:rsidR="007C29DE" w:rsidRPr="00742435"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23A28901"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rsidR="00A60C86">
        <w:t>Parameters are estimated 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3C293B">
        <w:instrText xml:space="preserve"> ADDIN ZOTERO_ITEM CSL_CITATION {"citationID":"qwQjjGCv","properties":{"formattedCitation":"(40)","plainCitation":"(40)","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3C293B">
        <w:t>(40)</w:t>
      </w:r>
      <w:r>
        <w:fldChar w:fldCharType="end"/>
      </w:r>
      <w:r w:rsidRPr="001B44F8">
        <w:t xml:space="preserve"> with Gaussian proposal distribution). First, we approximated the above set of differential equations </w:t>
      </w:r>
      <w:r w:rsidR="00A60C86">
        <w:t>by</w:t>
      </w:r>
      <w:r w:rsidR="00A60C86" w:rsidRPr="001B44F8">
        <w:t xml:space="preserve"> </w:t>
      </w:r>
      <w:r w:rsidRPr="001B44F8">
        <w:t xml:space="preserve">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w:t>
      </w:r>
      <w:r w:rsidRPr="001B44F8">
        <w:lastRenderedPageBreak/>
        <w:t xml:space="preserve">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256302"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4B6ACAC"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As in the case of the SAPHIRE model, we again break the training period into ten sequential blocks: pre-lockdown (March 15 –</w:t>
      </w:r>
      <w:r w:rsidR="0080418C">
        <w:t xml:space="preserve"> </w:t>
      </w:r>
      <w:r w:rsidR="00BF094D">
        <w:t xml:space="preserve">24), lockdown phases 1, 2, 3, and 4 (March 25 – April 14, April 15 – May 3, May 4 – </w:t>
      </w:r>
      <w:proofErr w:type="gramStart"/>
      <w:r w:rsidR="00BF094D">
        <w:t>17,  and</w:t>
      </w:r>
      <w:proofErr w:type="gramEnd"/>
      <w:r w:rsidR="00BF094D">
        <w:t xml:space="preserve"> May 18 – 31 respectively) followed by unlock phases 1, 2, 3, 4 and 5 (June 1 – 30, July 1 – 31, August 1 – 31, September 1 – 30 and October 1 – 15 respectively).</w:t>
      </w:r>
      <w:r w:rsidR="0080418C">
        <w:t xml:space="preserve"> </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94C0F4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We implement this Bayesian semi-mechanistic model in the context of COVID-19 data arising from India in order to estimate the reproduction number over time, along with plausible upper and lower bounds (95% Bayesian credible intervals</w:t>
      </w:r>
      <w:r w:rsidR="00100C37">
        <w:t xml:space="preserve"> (</w:t>
      </w:r>
      <w:proofErr w:type="spellStart"/>
      <w:r w:rsidR="00100C37">
        <w:t>CrI</w:t>
      </w:r>
      <w:proofErr w:type="spellEnd"/>
      <w:r w:rsidR="00100C37">
        <w:t>)</w:t>
      </w:r>
      <w:r w:rsidR="00DB6B88" w:rsidRPr="00EF20B3">
        <w:t xml:space="preserve">)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3C293B">
        <w:instrText xml:space="preserve"> ADDIN ZOTERO_ITEM CSL_CITATION {"citationID":"xx8xXniK","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3C293B">
        <w:t>(41)</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1D4B870C" w:rsidR="00BF094D" w:rsidRDefault="00F0366C" w:rsidP="00487208">
      <w:pPr>
        <w:pBdr>
          <w:top w:val="nil"/>
          <w:left w:val="nil"/>
          <w:bottom w:val="nil"/>
          <w:right w:val="nil"/>
          <w:between w:val="nil"/>
        </w:pBdr>
        <w:spacing w:line="480" w:lineRule="auto"/>
        <w:jc w:val="both"/>
      </w:pPr>
      <w:r w:rsidRPr="0027549E">
        <w:rPr>
          <w:i/>
          <w:iCs/>
        </w:rPr>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3C293B">
        <w:instrText xml:space="preserve"> ADDIN ZOTERO_ITEM CSL_CITATION {"citationID":"YU77PmjS","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3C293B">
        <w:t>(42)</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w:t>
      </w:r>
      <w:r w:rsidRPr="0027549E">
        <w:lastRenderedPageBreak/>
        <w:t xml:space="preserve">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409FAB2F" w:rsidR="00F0366C" w:rsidRPr="00445698" w:rsidRDefault="00F55BC2" w:rsidP="00BF094D">
      <w:pPr>
        <w:pStyle w:val="Caption"/>
        <w:spacing w:line="480" w:lineRule="auto"/>
        <w:jc w:val="center"/>
        <w:rPr>
          <w:highlight w:val="yellow"/>
        </w:rPr>
      </w:pPr>
      <w:r>
        <w:t xml:space="preserve">Figure </w:t>
      </w:r>
      <w:fldSimple w:instr=" SEQ Figure \* ARABIC ">
        <w:r w:rsidR="007D4A1E">
          <w:rPr>
            <w:noProof/>
          </w:rPr>
          <w:t>5</w:t>
        </w:r>
      </w:fldSimple>
      <w:r>
        <w:t>: Schematic overview of ICM</w:t>
      </w:r>
      <w:r w:rsidR="009766EA">
        <w:t>.</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3D4F5601"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3C293B">
        <w:instrText xml:space="preserve"> ADDIN ZOTERO_ITEM CSL_CITATION {"citationID":"JTOSfQcO","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3C293B">
        <w:rPr>
          <w:noProof/>
        </w:rPr>
        <w:t>(43,44)</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ditional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148ADFB5"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3C293B">
        <w:instrText xml:space="preserve"> ADDIN ZOTERO_ITEM CSL_CITATION {"citationID":"NYZ8T6tR","properties":{"formattedCitation":"(45)","plainCitation":"(45)","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3C293B">
        <w:t>(45)</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3C293B">
        <w:instrText xml:space="preserve"> ADDIN ZOTERO_ITEM CSL_CITATION {"citationID":"j3pam7c2","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3C293B">
        <w:t>(28)</w:t>
      </w:r>
      <w:r w:rsidR="00F0366C" w:rsidRPr="000014AE">
        <w:fldChar w:fldCharType="end"/>
      </w:r>
    </w:p>
    <w:p w14:paraId="0D6FFC7E" w14:textId="6DEC8F23" w:rsidR="00F0366C" w:rsidRPr="00362B4B"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256302"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CB84818"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3C293B">
        <w:instrText xml:space="preserve"> ADDIN ZOTERO_ITEM CSL_CITATION {"citationID":"WEnnFNDE","properties":{"formattedCitation":"(26)","plainCitation":"(26)","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3C293B">
        <w:t>(26)</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16E45D2C"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3C293B">
        <w:instrText xml:space="preserve"> ADDIN ZOTERO_ITEM CSL_CITATION {"citationID":"otOnY3du","properties":{"formattedCitation":"(41)","plainCitation":"(41)","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3C293B">
        <w:t>(41)</w:t>
      </w:r>
      <w:r w:rsidRPr="00B95B6C">
        <w:fldChar w:fldCharType="end"/>
      </w:r>
      <w:r w:rsidRPr="00B95B6C">
        <w:t xml:space="preserve"> which uses S</w:t>
      </w:r>
      <w:r>
        <w:t>TAN</w:t>
      </w:r>
      <w:r w:rsidR="002B2F9D">
        <w:t xml:space="preserve"> </w:t>
      </w:r>
      <w:r w:rsidRPr="00B95B6C">
        <w:fldChar w:fldCharType="begin"/>
      </w:r>
      <w:r w:rsidR="003C293B">
        <w:instrText xml:space="preserve"> ADDIN ZOTERO_ITEM CSL_CITATION {"citationID":"FccB44KF","properties":{"formattedCitation":"(46)","plainCitation":"(46)","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3C293B">
        <w:t>(46)</w:t>
      </w:r>
      <w:r w:rsidRPr="00B95B6C">
        <w:fldChar w:fldCharType="end"/>
      </w:r>
      <w:r>
        <w:t xml:space="preserve">, a </w:t>
      </w:r>
      <w:r w:rsidRPr="00B95B6C">
        <w:t>probabilistic programming language, using an adaptive Hamiltonian Monte Carlo (HMC) samp</w:t>
      </w:r>
      <w:r>
        <w:t xml:space="preserve">l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839079B"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3C293B">
        <w:instrText xml:space="preserve"> ADDIN ZOTERO_ITEM CSL_CITATION {"citationID":"ae3a9UEF","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3C293B">
        <w:t>(47)</w:t>
      </w:r>
      <w:r w:rsidR="009A1B1F">
        <w:fldChar w:fldCharType="end"/>
      </w:r>
      <w:r w:rsidR="009A1B1F" w:rsidRPr="009A1B1F">
        <w:rPr>
          <w:vertAlign w:val="superscript"/>
        </w:rPr>
        <w:t>,</w:t>
      </w:r>
      <w:r w:rsidR="009A1B1F">
        <w:fldChar w:fldCharType="begin"/>
      </w:r>
      <w:r w:rsidR="003C293B">
        <w:instrText xml:space="preserve"> ADDIN ZOTERO_ITEM CSL_CITATION {"citationID":"tigfOcAy","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3C293B">
        <w:t>(48)</w:t>
      </w:r>
      <w:r w:rsidR="009A1B1F">
        <w:fldChar w:fldCharType="end"/>
      </w:r>
      <w:r w:rsidR="009A1B1F">
        <w:t xml:space="preserve"> for all five models. </w:t>
      </w:r>
      <w:r w:rsidR="009A1B1F">
        <w:lastRenderedPageBreak/>
        <w:t xml:space="preserve">Well-defined time points are used to denote training (March 15 to </w:t>
      </w:r>
      <w:r w:rsidR="000F0288">
        <w:t>October</w:t>
      </w:r>
      <w:r w:rsidR="009A1B1F">
        <w:t xml:space="preserve"> 1</w:t>
      </w:r>
      <w:r w:rsidR="000F0288">
        <w:t>5</w:t>
      </w:r>
      <w:r w:rsidR="009A1B1F">
        <w:t>) and test (</w:t>
      </w:r>
      <w:r w:rsidR="000F0288">
        <w:t>October</w:t>
      </w:r>
      <w:r w:rsidR="009A1B1F">
        <w:t xml:space="preserve"> 1</w:t>
      </w:r>
      <w:r w:rsidR="000F0288">
        <w:t>6</w:t>
      </w:r>
      <w:r w:rsidR="009A1B1F">
        <w:t xml:space="preserve"> to </w:t>
      </w:r>
      <w:r w:rsidR="000F0288">
        <w:t>December 31)</w:t>
      </w:r>
      <w:r w:rsidR="009A1B1F">
        <w:t xml:space="preserve"> periods.</w:t>
      </w:r>
    </w:p>
    <w:p w14:paraId="5080E1F7" w14:textId="5BCAB9B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measure</w:t>
      </w:r>
      <w:r w:rsidR="009766EA">
        <w:t>s</w:t>
      </w:r>
      <w:r w:rsidR="00E545C7">
        <w:t xml:space="preserv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256302"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622A22A2"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denotes the</w:t>
      </w:r>
      <w:r w:rsidR="001637C4">
        <w:rPr>
          <w:bCs/>
          <w:iCs/>
        </w:rPr>
        <w:t xml:space="preserve"> absolute value</w:t>
      </w:r>
      <w:r>
        <w:rPr>
          <w:bCs/>
          <w:iCs/>
        </w:rPr>
        <w:t xml:space="preserve">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256302"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7383624C" w:rsidR="009C7E6C" w:rsidRPr="00E959F4" w:rsidRDefault="007C2482" w:rsidP="00487208">
      <w:pPr>
        <w:spacing w:line="480" w:lineRule="auto"/>
        <w:jc w:val="both"/>
        <w:rPr>
          <w:bCs/>
          <w:color w:val="000000" w:themeColor="text1"/>
        </w:rPr>
      </w:pPr>
      <w:r>
        <w:rPr>
          <w:bCs/>
        </w:rPr>
        <w:t xml:space="preserve">It can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E959F4">
        <w:rPr>
          <w:bCs/>
        </w:rPr>
        <w:t xml:space="preserve">For active reported cases, we compute and compare the metrics defined above for projections from </w:t>
      </w:r>
      <w:proofErr w:type="spellStart"/>
      <w:r w:rsidR="00E959F4">
        <w:rPr>
          <w:bCs/>
        </w:rPr>
        <w:t>eSIR</w:t>
      </w:r>
      <w:proofErr w:type="spellEnd"/>
      <w:r w:rsidR="00E959F4">
        <w:rPr>
          <w:bCs/>
        </w:rPr>
        <w:t xml:space="preserve"> and SEIR-</w:t>
      </w:r>
      <w:proofErr w:type="spellStart"/>
      <w:r w:rsidR="00E959F4">
        <w:rPr>
          <w:bCs/>
        </w:rPr>
        <w:t>fansy</w:t>
      </w:r>
      <w:proofErr w:type="spellEnd"/>
      <w:r w:rsidR="00E959F4">
        <w:rPr>
          <w:bCs/>
        </w:rPr>
        <w:t xml:space="preserve"> models as no other model returns relevant projections. For cumulative reported cases we obtain projections from all models apart from ICM (which yields total, i.e., sum of reported and unreported, cumulative cases). For cumulative reported deaths we compare projections from </w:t>
      </w:r>
      <w:proofErr w:type="spellStart"/>
      <w:r w:rsidR="00E959F4">
        <w:rPr>
          <w:bCs/>
        </w:rPr>
        <w:t>eSIR</w:t>
      </w:r>
      <w:proofErr w:type="spellEnd"/>
      <w:r w:rsidR="00E959F4">
        <w:rPr>
          <w:bCs/>
        </w:rPr>
        <w:t>, SEIR-</w:t>
      </w:r>
      <w:proofErr w:type="spellStart"/>
      <w:r w:rsidR="00E959F4">
        <w:rPr>
          <w:bCs/>
        </w:rPr>
        <w:t>fansy</w:t>
      </w:r>
      <w:proofErr w:type="spellEnd"/>
      <w:r w:rsidR="00E959F4">
        <w:rPr>
          <w:bCs/>
        </w:rPr>
        <w:t xml:space="preserve"> and ICM, since the baseline and SAPHIRE models do not yield relevant projection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w:t>
      </w:r>
      <w:proofErr w:type="gramStart"/>
      <w:r w:rsidR="00DF651E" w:rsidRPr="009C7E6C">
        <w:rPr>
          <w:bCs/>
          <w:color w:val="000000" w:themeColor="text1"/>
        </w:rPr>
        <w:t>consider</w:t>
      </w:r>
      <w:proofErr w:type="gramEnd"/>
      <w:r w:rsidR="00E959F4">
        <w:rPr>
          <w:bCs/>
          <w:color w:val="000000" w:themeColor="text1"/>
        </w:rPr>
        <w:t xml:space="preserve"> and </w:t>
      </w:r>
      <w:r w:rsidR="00E959F4" w:rsidRPr="00E959F4">
        <w:rPr>
          <w:bCs/>
          <w:i/>
          <w:iCs/>
          <w:color w:val="000000" w:themeColor="text1"/>
        </w:rPr>
        <w:t>Table 2</w:t>
      </w:r>
      <w:r w:rsidR="00E959F4">
        <w:rPr>
          <w:bCs/>
          <w:i/>
          <w:iCs/>
          <w:color w:val="000000" w:themeColor="text1"/>
        </w:rPr>
        <w:t xml:space="preserve"> </w:t>
      </w:r>
      <w:r w:rsidR="00E959F4">
        <w:rPr>
          <w:bCs/>
          <w:color w:val="000000" w:themeColor="text1"/>
        </w:rPr>
        <w:t>reports the values of accuracy metrics described above.</w:t>
      </w:r>
    </w:p>
    <w:p w14:paraId="2D3A6467" w14:textId="1327BEAA" w:rsidR="00DC20FE" w:rsidRDefault="00497496" w:rsidP="00487208">
      <w:pPr>
        <w:spacing w:line="480" w:lineRule="auto"/>
        <w:jc w:val="both"/>
        <w:rPr>
          <w:bCs/>
        </w:rPr>
      </w:pPr>
      <w:r>
        <w:rPr>
          <w:bCs/>
        </w:rPr>
        <w:lastRenderedPageBreak/>
        <w:t>Further, we compare (</w:t>
      </w:r>
      <w:r w:rsidR="008B5F20">
        <w:rPr>
          <w:bCs/>
        </w:rPr>
        <w:t>when possible</w:t>
      </w:r>
      <w:r>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value along with the associated 95% </w:t>
      </w:r>
      <w:r w:rsidR="000F0288">
        <w:rPr>
          <w:bCs/>
        </w:rPr>
        <w:t>credible</w:t>
      </w:r>
      <w:r>
        <w:rPr>
          <w:bCs/>
        </w:rPr>
        <w:t xml:space="preserve"> interval </w:t>
      </w:r>
      <w:r w:rsidR="00100C37">
        <w:rPr>
          <w:bCs/>
        </w:rPr>
        <w:t>(</w:t>
      </w:r>
      <w:proofErr w:type="spellStart"/>
      <w:r>
        <w:rPr>
          <w:bCs/>
        </w:rPr>
        <w:t>C</w:t>
      </w:r>
      <w:r w:rsidR="000F0288">
        <w:rPr>
          <w:bCs/>
        </w:rPr>
        <w:t>r</w:t>
      </w:r>
      <w:r>
        <w:rPr>
          <w:bCs/>
        </w:rPr>
        <w:t>I</w:t>
      </w:r>
      <w:proofErr w:type="spellEnd"/>
      <w:r w:rsidR="00100C37">
        <w:rPr>
          <w:bCs/>
        </w:rPr>
        <w:t>)</w:t>
      </w:r>
      <w:r>
        <w:rPr>
          <w:bCs/>
        </w:rPr>
        <w:t xml:space="preserve">. </w:t>
      </w:r>
      <w:r w:rsidR="008D0D35">
        <w:rPr>
          <w:bCs/>
        </w:rPr>
        <w:t>In addition to a system</w:t>
      </w:r>
      <w:r w:rsidR="008D7F34">
        <w:rPr>
          <w:bCs/>
        </w:rPr>
        <w:t>at</w:t>
      </w:r>
      <w:r w:rsidR="008D0D35">
        <w:rPr>
          <w:bCs/>
        </w:rPr>
        <w:t xml:space="preserve">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w:t>
      </w:r>
      <w:r w:rsidR="00703459">
        <w:rPr>
          <w:bCs/>
        </w:rPr>
        <w:t xml:space="preserve">totals (sum of reported and unreported) </w:t>
      </w:r>
      <w:r w:rsidR="008D0D35">
        <w:rPr>
          <w:bCs/>
        </w:rPr>
        <w:t xml:space="preserve">cumulative cases and deaths on certain dates (specifically, </w:t>
      </w:r>
      <w:r w:rsidR="00703459">
        <w:rPr>
          <w:bCs/>
        </w:rPr>
        <w:t>October 31, November 30 and December 31</w:t>
      </w:r>
      <w:r w:rsidR="008D0D35">
        <w:rPr>
          <w:bCs/>
        </w:rPr>
        <w:t xml:space="preserve">)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256302"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8A85829" w14:textId="42B90936" w:rsidR="00474DE8" w:rsidRDefault="00E47E0D" w:rsidP="00487208">
      <w:pPr>
        <w:spacing w:line="480" w:lineRule="auto"/>
        <w:jc w:val="both"/>
        <w:rPr>
          <w:bCs/>
        </w:rPr>
      </w:pPr>
      <w:r>
        <w:rPr>
          <w:bCs/>
        </w:rPr>
        <w:t>H</w:t>
      </w:r>
      <w:r w:rsidRPr="00E47E0D">
        <w:rPr>
          <w:bCs/>
        </w:rPr>
        <w:t>igher values of Rel-MSPE(</w:t>
      </w:r>
      <w:proofErr w:type="gramStart"/>
      <w:r w:rsidRPr="00E47E0D">
        <w:rPr>
          <w:bCs/>
        </w:rPr>
        <w:t>B:A</w:t>
      </w:r>
      <w:proofErr w:type="gramEnd"/>
      <w:r w:rsidRPr="00E47E0D">
        <w:rPr>
          <w:bCs/>
        </w:rPr>
        <w:t xml:space="preserve">) indicate better performance of model B over model A. </w:t>
      </w:r>
      <w:r w:rsidR="00BC2B4F">
        <w:rPr>
          <w:bCs/>
        </w:rPr>
        <w:t xml:space="preserve">Since the baseline model yields projections of cumulative </w:t>
      </w:r>
      <w:r w:rsidR="000F0288">
        <w:rPr>
          <w:bCs/>
        </w:rPr>
        <w:t xml:space="preserve">reported </w:t>
      </w:r>
      <w:r w:rsidR="00BC2B4F">
        <w:rPr>
          <w:bCs/>
        </w:rPr>
        <w:t>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w:t>
      </w:r>
      <w:r w:rsidR="00012FD8">
        <w:rPr>
          <w:bCs/>
        </w:rPr>
        <w:t>a</w:t>
      </w:r>
      <w:r w:rsidR="002D7A8C">
        <w:rPr>
          <w:bCs/>
        </w:rPr>
        <w:t>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For cumulative reported deaths, we compute Rel-MSPE of the SEIR-</w:t>
      </w:r>
      <w:proofErr w:type="spellStart"/>
      <w:r w:rsidR="00DD6C92" w:rsidRPr="00E959F4">
        <w:rPr>
          <w:bCs/>
        </w:rPr>
        <w:t>fansy</w:t>
      </w:r>
      <w:proofErr w:type="spellEnd"/>
      <w:r w:rsidR="000046EA">
        <w:rPr>
          <w:bCs/>
        </w:rPr>
        <w:t xml:space="preserve"> </w:t>
      </w:r>
      <w:r w:rsidR="00012FD8">
        <w:rPr>
          <w:bCs/>
        </w:rPr>
        <w:t xml:space="preserve">and ICM models </w:t>
      </w:r>
      <w:r w:rsidR="000046EA">
        <w:rPr>
          <w:bCs/>
        </w:rPr>
        <w:t xml:space="preserve">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lastRenderedPageBreak/>
        <w:fldChar w:fldCharType="begin"/>
      </w:r>
      <w:r w:rsidR="003C293B">
        <w:rPr>
          <w:bCs/>
        </w:rPr>
        <w:instrText xml:space="preserve"> ADDIN ZOTERO_ITEM CSL_CITATION {"citationID":"4cVrZwW4","properties":{"formattedCitation":"(49)","plainCitation":"(49)","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3C293B">
        <w:t>(49)</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w:t>
      </w:r>
      <w:r>
        <w:rPr>
          <w:bCs/>
        </w:rPr>
        <w:t xml:space="preserve">Higher values of these correlation metrics indicate better concordance of model projections and the observed data from the test period. </w:t>
      </w:r>
      <w:r w:rsidR="00271EA0">
        <w:rPr>
          <w:bCs/>
        </w:rPr>
        <w:t xml:space="preserve">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w:t>
      </w:r>
      <w:r w:rsidR="00E959F4">
        <w:rPr>
          <w:bCs/>
        </w:rPr>
        <w:t>Since we have projections for total (sum of reported and unreported cases) for active cases from SEIR-</w:t>
      </w:r>
      <w:proofErr w:type="spellStart"/>
      <w:r w:rsidR="00E959F4">
        <w:rPr>
          <w:bCs/>
        </w:rPr>
        <w:t>fansy</w:t>
      </w:r>
      <w:proofErr w:type="spellEnd"/>
      <w:r w:rsidR="00E959F4">
        <w:rPr>
          <w:bCs/>
        </w:rPr>
        <w:t xml:space="preserve">, for cumulative cases from </w:t>
      </w:r>
      <w:r w:rsidR="002E47D9">
        <w:rPr>
          <w:bCs/>
        </w:rPr>
        <w:t>SAPHIRE, SEIR-</w:t>
      </w:r>
      <w:proofErr w:type="spellStart"/>
      <w:r w:rsidR="002E47D9">
        <w:rPr>
          <w:bCs/>
        </w:rPr>
        <w:t>fansy</w:t>
      </w:r>
      <w:proofErr w:type="spellEnd"/>
      <w:r w:rsidR="002E47D9">
        <w:rPr>
          <w:bCs/>
        </w:rPr>
        <w:t xml:space="preserve"> and ICM, and for cumulative deaths from SEIR-</w:t>
      </w:r>
      <w:proofErr w:type="spellStart"/>
      <w:r w:rsidR="002E47D9">
        <w:rPr>
          <w:bCs/>
        </w:rPr>
        <w:t>fansy</w:t>
      </w:r>
      <w:proofErr w:type="spellEnd"/>
      <w:r w:rsidR="002E47D9">
        <w:rPr>
          <w:bCs/>
        </w:rPr>
        <w:t>, we present the projected total</w:t>
      </w:r>
      <w:r w:rsidR="00EB709B">
        <w:rPr>
          <w:bCs/>
        </w:rPr>
        <w:t>s</w:t>
      </w:r>
      <w:r w:rsidR="002E47D9">
        <w:rPr>
          <w:bCs/>
        </w:rPr>
        <w:t xml:space="preserve"> along with 95% credible intervals </w:t>
      </w:r>
      <w:r w:rsidR="00EB709B">
        <w:rPr>
          <w:bCs/>
        </w:rPr>
        <w:t xml:space="preserve">and associated underreporting factors </w:t>
      </w:r>
      <w:r w:rsidR="002E47D9">
        <w:rPr>
          <w:bCs/>
        </w:rPr>
        <w:t>on three specific dates – October 31, November 30 and December 31 in Table 4.</w:t>
      </w:r>
    </w:p>
    <w:p w14:paraId="15088597" w14:textId="77777777" w:rsidR="002E47D9" w:rsidRDefault="002E47D9"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721B3E53"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3C293B">
        <w:instrText xml:space="preserve"> ADDIN ZOTERO_ITEM CSL_CITATION {"citationID":"D37Co8L7","properties":{"formattedCitation":"(47)","plainCitation":"(47)","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3C293B">
        <w:t>(47)</w:t>
      </w:r>
      <w:r w:rsidRPr="001B44F8">
        <w:fldChar w:fldCharType="end"/>
      </w:r>
      <w:r w:rsidRPr="001B44F8">
        <w:t xml:space="preserve"> and the JHU CSSE COVID-19 GitHub repository</w:t>
      </w:r>
      <w:r w:rsidR="007A4F79">
        <w:t xml:space="preserve"> </w:t>
      </w:r>
      <w:r w:rsidRPr="001B44F8">
        <w:fldChar w:fldCharType="begin"/>
      </w:r>
      <w:r w:rsidR="003C293B">
        <w:instrText xml:space="preserve"> ADDIN ZOTERO_ITEM CSL_CITATION {"citationID":"7jC7RHVB","properties":{"formattedCitation":"(48)","plainCitation":"(48)","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3C293B">
        <w:t>(48)</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3C293B">
        <w:instrText xml:space="preserve"> ADDIN ZOTERO_ITEM CSL_CITATION {"citationID":"7jYUokGo","properties":{"formattedCitation":"(50)","plainCitation":"(50)","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3C293B">
        <w:t>(50)</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w:t>
      </w:r>
      <w:r w:rsidR="00100C37">
        <w:t xml:space="preserve">to </w:t>
      </w:r>
      <w:r w:rsidR="007242B5">
        <w:t xml:space="preserve">October 15, 2020, their performances are compared by examining their respective projections from October 16 </w:t>
      </w:r>
      <w:r w:rsidR="00100C37">
        <w:t xml:space="preserve">to </w:t>
      </w:r>
      <w:r w:rsidR="007242B5">
        <w:t xml:space="preserve">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headerReference w:type="default" r:id="rId18"/>
          <w:footerReference w:type="even" r:id="rId19"/>
          <w:footerReference w:type="default" r:id="rId20"/>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7AB68F78" w:rsidR="005A62EC" w:rsidRPr="009E32BC" w:rsidRDefault="005A62EC" w:rsidP="00487208">
      <w:pPr>
        <w:spacing w:line="480" w:lineRule="auto"/>
        <w:jc w:val="both"/>
        <w:rPr>
          <w:b/>
          <w:i/>
          <w:iCs/>
        </w:rPr>
      </w:pPr>
      <w:r w:rsidRPr="009E32BC">
        <w:rPr>
          <w:b/>
          <w:i/>
          <w:iCs/>
        </w:rPr>
        <w:t xml:space="preserve">3.1. </w:t>
      </w:r>
      <w:r w:rsidR="008B5F20" w:rsidRPr="009E32BC">
        <w:rPr>
          <w:b/>
          <w:i/>
          <w:iCs/>
        </w:rPr>
        <w:t xml:space="preserve">Estimation of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42658D8A" w:rsidR="003668A4" w:rsidRPr="00495C85" w:rsidRDefault="00152802" w:rsidP="00487208">
      <w:pPr>
        <w:spacing w:line="480" w:lineRule="auto"/>
        <w:jc w:val="both"/>
        <w:rPr>
          <w:bCs/>
          <w:highlight w:val="yellow"/>
        </w:rPr>
      </w:pPr>
      <w:r w:rsidRPr="009E32BC">
        <w:rPr>
          <w:bCs/>
        </w:rPr>
        <w:lastRenderedPageBreak/>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A019E4">
        <w:rPr>
          <w:bCs/>
          <w:highlight w:val="yellow"/>
        </w:rPr>
        <w:t>eSIR</w:t>
      </w:r>
      <w:proofErr w:type="spellEnd"/>
      <w:r w:rsidRPr="00A019E4">
        <w:rPr>
          <w:bCs/>
          <w:highlight w:val="yellow"/>
        </w:rPr>
        <w:t xml:space="preserve"> model does not return phase-specific </w:t>
      </w:r>
      <w:r w:rsidR="002D7A8C" w:rsidRPr="00A019E4">
        <w:rPr>
          <w:bCs/>
          <w:highlight w:val="yellow"/>
        </w:rPr>
        <w:t>values but</w:t>
      </w:r>
      <w:r w:rsidRPr="00A019E4">
        <w:rPr>
          <w:bCs/>
          <w:highlight w:val="yellow"/>
        </w:rPr>
        <w:t xml:space="preserve"> returns a mean value of 2.08 (95% CI: 1.41</w:t>
      </w:r>
      <w:r w:rsidR="00FD2ED4" w:rsidRPr="00CD0598">
        <w:rPr>
          <w:bCs/>
        </w:rPr>
        <w:t xml:space="preserve">– </w:t>
      </w:r>
      <w:r w:rsidRPr="00A019E4">
        <w:rPr>
          <w:bCs/>
          <w:highlight w:val="yellow"/>
        </w:rPr>
        <w:t>2.</w:t>
      </w:r>
      <w:r w:rsidR="00B236B9" w:rsidRPr="00A019E4">
        <w:rPr>
          <w:bCs/>
          <w:highlight w:val="yellow"/>
        </w:rPr>
        <w:t>1</w:t>
      </w:r>
      <w:r w:rsidRPr="00A019E4">
        <w:rPr>
          <w:bCs/>
          <w:highlight w:val="yellow"/>
        </w:rPr>
        <w:t xml:space="preserve">2) over the entire </w:t>
      </w:r>
      <w:r w:rsidR="009E32BC">
        <w:rPr>
          <w:bCs/>
          <w:highlight w:val="yellow"/>
        </w:rPr>
        <w:t>training</w:t>
      </w:r>
      <w:r w:rsidRPr="00A019E4">
        <w:rPr>
          <w:bCs/>
          <w:highlight w:val="yellow"/>
        </w:rPr>
        <w:t xml:space="preserve"> period. </w:t>
      </w:r>
      <w:r w:rsidR="0088166A" w:rsidRPr="00CD0598">
        <w:rPr>
          <w:bCs/>
        </w:rPr>
        <w:t xml:space="preserve">The mean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95% </w:t>
      </w:r>
      <w:r w:rsidR="00186DB1">
        <w:rPr>
          <w:bCs/>
        </w:rPr>
        <w:t>c</w:t>
      </w:r>
      <w:r w:rsidR="004D771F">
        <w:rPr>
          <w:bCs/>
        </w:rPr>
        <w:t>r</w:t>
      </w:r>
      <w:r w:rsidR="00186DB1">
        <w:rPr>
          <w:bCs/>
        </w:rPr>
        <w:t>edible interval</w:t>
      </w:r>
      <w:r w:rsidR="0088166A" w:rsidRPr="00CD0598">
        <w:rPr>
          <w:bCs/>
        </w:rPr>
        <w:t>: 2.</w:t>
      </w:r>
      <w:r w:rsidR="00495C85" w:rsidRPr="00CD0598">
        <w:rPr>
          <w:bCs/>
        </w:rPr>
        <w:t>41</w:t>
      </w:r>
      <w:r w:rsidR="0088166A" w:rsidRPr="00CD0598">
        <w:rPr>
          <w:bCs/>
        </w:rPr>
        <w:t xml:space="preserve"> </w:t>
      </w:r>
      <w:r w:rsidR="00FD2ED4" w:rsidRPr="00CD0598">
        <w:rPr>
          <w:bCs/>
        </w:rPr>
        <w:t>–</w:t>
      </w:r>
      <w:r w:rsidR="0088166A" w:rsidRPr="00CD0598">
        <w:rPr>
          <w:bCs/>
        </w:rPr>
        <w:t xml:space="preserve"> 2.</w:t>
      </w:r>
      <w:r w:rsidR="00495C85" w:rsidRPr="00CD0598">
        <w:rPr>
          <w:bCs/>
        </w:rPr>
        <w:t>74)</w:t>
      </w:r>
      <w:r w:rsidR="0088166A" w:rsidRPr="00CD0598">
        <w:rPr>
          <w:bCs/>
        </w:rPr>
        <w:t xml:space="preserve"> during phase </w:t>
      </w:r>
      <w:r w:rsidR="008D7F34">
        <w:rPr>
          <w:bCs/>
        </w:rPr>
        <w:t>1</w:t>
      </w:r>
      <w:r w:rsidR="008D7F34" w:rsidRPr="00CD0598">
        <w:rPr>
          <w:bCs/>
        </w:rPr>
        <w:t xml:space="preserve"> </w:t>
      </w:r>
      <w:r w:rsidR="0088166A" w:rsidRPr="00CD0598">
        <w:rPr>
          <w:bCs/>
        </w:rPr>
        <w:t xml:space="preserve">of </w:t>
      </w:r>
      <w:r w:rsidR="0088166A" w:rsidRPr="0060463C">
        <w:rPr>
          <w:bCs/>
        </w:rPr>
        <w:t>the lockdown, 1.</w:t>
      </w:r>
      <w:r w:rsidR="00495C85" w:rsidRPr="0060463C">
        <w:rPr>
          <w:bCs/>
        </w:rPr>
        <w:t>60</w:t>
      </w:r>
      <w:r w:rsidR="0088166A" w:rsidRPr="0060463C">
        <w:rPr>
          <w:bCs/>
        </w:rPr>
        <w:t xml:space="preserve"> (1.</w:t>
      </w:r>
      <w:r w:rsidR="00495C85" w:rsidRPr="0060463C">
        <w:rPr>
          <w:bCs/>
        </w:rPr>
        <w:t>36</w:t>
      </w:r>
      <w:r w:rsidR="0088166A" w:rsidRPr="0060463C">
        <w:rPr>
          <w:bCs/>
        </w:rPr>
        <w:t xml:space="preserve"> </w:t>
      </w:r>
      <w:r w:rsidR="00FD2ED4" w:rsidRPr="0060463C">
        <w:rPr>
          <w:bCs/>
        </w:rPr>
        <w:t xml:space="preserve">– </w:t>
      </w:r>
      <w:r w:rsidR="00495C85" w:rsidRPr="0060463C">
        <w:rPr>
          <w:bCs/>
        </w:rPr>
        <w:t>2.17</w:t>
      </w:r>
      <w:r w:rsidR="0088166A" w:rsidRPr="0060463C">
        <w:rPr>
          <w:bCs/>
        </w:rPr>
        <w:t xml:space="preserve">) for phase </w:t>
      </w:r>
      <w:r w:rsidR="008D7F34" w:rsidRPr="0060463C">
        <w:rPr>
          <w:bCs/>
        </w:rPr>
        <w:t>2</w:t>
      </w:r>
      <w:r w:rsidR="0088166A" w:rsidRPr="0060463C">
        <w:rPr>
          <w:bCs/>
        </w:rPr>
        <w:t>, 1.</w:t>
      </w:r>
      <w:r w:rsidR="00495C85" w:rsidRPr="0060463C">
        <w:rPr>
          <w:bCs/>
        </w:rPr>
        <w:t>69</w:t>
      </w:r>
      <w:r w:rsidR="0088166A" w:rsidRPr="0060463C">
        <w:rPr>
          <w:bCs/>
        </w:rPr>
        <w:t xml:space="preserve"> (1.</w:t>
      </w:r>
      <w:r w:rsidR="00495C85" w:rsidRPr="0060463C">
        <w:rPr>
          <w:bCs/>
        </w:rPr>
        <w:t>46</w:t>
      </w:r>
      <w:r w:rsidR="0088166A" w:rsidRPr="0060463C">
        <w:rPr>
          <w:bCs/>
        </w:rPr>
        <w:t xml:space="preserve"> </w:t>
      </w:r>
      <w:r w:rsidR="00FD2ED4" w:rsidRPr="0060463C">
        <w:rPr>
          <w:bCs/>
        </w:rPr>
        <w:t xml:space="preserve">– </w:t>
      </w:r>
      <w:r w:rsidR="0088166A" w:rsidRPr="0060463C">
        <w:rPr>
          <w:bCs/>
        </w:rPr>
        <w:t>1.</w:t>
      </w:r>
      <w:r w:rsidR="00495C85" w:rsidRPr="0060463C">
        <w:rPr>
          <w:bCs/>
        </w:rPr>
        <w:t>97</w:t>
      </w:r>
      <w:r w:rsidR="0088166A" w:rsidRPr="0060463C">
        <w:rPr>
          <w:bCs/>
        </w:rPr>
        <w:t xml:space="preserve">) for phase </w:t>
      </w:r>
      <w:r w:rsidR="008D7F34" w:rsidRPr="0060463C">
        <w:rPr>
          <w:bCs/>
        </w:rPr>
        <w:t xml:space="preserve">3 </w:t>
      </w:r>
      <w:r w:rsidR="0088166A" w:rsidRPr="0060463C">
        <w:rPr>
          <w:bCs/>
        </w:rPr>
        <w:t>and 1.</w:t>
      </w:r>
      <w:r w:rsidR="00495C85" w:rsidRPr="0060463C">
        <w:rPr>
          <w:bCs/>
        </w:rPr>
        <w:t>54</w:t>
      </w:r>
      <w:r w:rsidR="0088166A" w:rsidRPr="0060463C">
        <w:rPr>
          <w:bCs/>
        </w:rPr>
        <w:t xml:space="preserve"> (1.</w:t>
      </w:r>
      <w:r w:rsidR="00495C85" w:rsidRPr="0060463C">
        <w:rPr>
          <w:bCs/>
        </w:rPr>
        <w:t>29</w:t>
      </w:r>
      <w:r w:rsidR="0088166A" w:rsidRPr="0060463C">
        <w:rPr>
          <w:bCs/>
        </w:rPr>
        <w:t xml:space="preserve"> </w:t>
      </w:r>
      <w:r w:rsidR="00FD2ED4" w:rsidRPr="0060463C">
        <w:rPr>
          <w:bCs/>
        </w:rPr>
        <w:t xml:space="preserve">– </w:t>
      </w:r>
      <w:r w:rsidR="00495C85" w:rsidRPr="0060463C">
        <w:rPr>
          <w:bCs/>
        </w:rPr>
        <w:t>2.00</w:t>
      </w:r>
      <w:r w:rsidR="0088166A" w:rsidRPr="0060463C">
        <w:rPr>
          <w:bCs/>
        </w:rPr>
        <w:t>) for the fourth and final lockdown phase.</w:t>
      </w:r>
      <w:r w:rsidR="009569C3" w:rsidRPr="0060463C">
        <w:rPr>
          <w:bCs/>
        </w:rPr>
        <w:t xml:space="preserve"> </w:t>
      </w:r>
      <w:r w:rsidR="00495C85" w:rsidRPr="0060463C">
        <w:rPr>
          <w:bCs/>
        </w:rPr>
        <w:t>The estimated values for subsequent unlock phases are quite close to each other, starting from 1.27 (1.19 – 1.32) in unlock phase 1 and dropping to 1.09 (0.91</w:t>
      </w:r>
      <w:r w:rsidR="00FD2ED4" w:rsidRPr="0060463C">
        <w:rPr>
          <w:bCs/>
        </w:rPr>
        <w:t xml:space="preserve">– </w:t>
      </w:r>
      <w:r w:rsidR="00495C85" w:rsidRPr="0060463C">
        <w:rPr>
          <w:bCs/>
        </w:rPr>
        <w:t xml:space="preserve">1.69) in the fifth unlock phase. </w:t>
      </w:r>
      <w:r w:rsidRPr="0060463C">
        <w:rPr>
          <w:bCs/>
        </w:rPr>
        <w:t>The SEIR-</w:t>
      </w:r>
      <w:proofErr w:type="spellStart"/>
      <w:r w:rsidRPr="0060463C">
        <w:rPr>
          <w:bCs/>
        </w:rPr>
        <w:t>fansy</w:t>
      </w:r>
      <w:proofErr w:type="spellEnd"/>
      <w:r w:rsidR="006957CE" w:rsidRPr="0060463C">
        <w:rPr>
          <w:bCs/>
        </w:rPr>
        <w:t xml:space="preserve"> notes that the mean drops from </w:t>
      </w:r>
      <w:r w:rsidR="00495C85" w:rsidRPr="0060463C">
        <w:rPr>
          <w:bCs/>
        </w:rPr>
        <w:t>5</w:t>
      </w:r>
      <w:r w:rsidR="006957CE" w:rsidRPr="0060463C">
        <w:rPr>
          <w:bCs/>
        </w:rPr>
        <w:t>.0</w:t>
      </w:r>
      <w:r w:rsidR="00495C85" w:rsidRPr="0060463C">
        <w:rPr>
          <w:bCs/>
        </w:rPr>
        <w:t>3</w:t>
      </w:r>
      <w:r w:rsidR="006957CE" w:rsidRPr="0060463C">
        <w:rPr>
          <w:bCs/>
        </w:rPr>
        <w:t xml:space="preserve"> (</w:t>
      </w:r>
      <w:r w:rsidR="00495C85" w:rsidRPr="0060463C">
        <w:rPr>
          <w:bCs/>
        </w:rPr>
        <w:t xml:space="preserve">5.01 </w:t>
      </w:r>
      <w:r w:rsidR="00FD2ED4" w:rsidRPr="0060463C">
        <w:rPr>
          <w:bCs/>
        </w:rPr>
        <w:t>–</w:t>
      </w:r>
      <w:r w:rsidR="006957CE" w:rsidRPr="0060463C">
        <w:rPr>
          <w:bCs/>
        </w:rPr>
        <w:t xml:space="preserve"> </w:t>
      </w:r>
      <w:r w:rsidR="00495C85" w:rsidRPr="0060463C">
        <w:rPr>
          <w:bCs/>
        </w:rPr>
        <w:t>5</w:t>
      </w:r>
      <w:r w:rsidR="006957CE" w:rsidRPr="0060463C">
        <w:rPr>
          <w:bCs/>
        </w:rPr>
        <w:t>.</w:t>
      </w:r>
      <w:r w:rsidR="00495C85" w:rsidRPr="0060463C">
        <w:rPr>
          <w:bCs/>
        </w:rPr>
        <w:t>04</w:t>
      </w:r>
      <w:r w:rsidR="006957CE" w:rsidRPr="0060463C">
        <w:rPr>
          <w:bCs/>
        </w:rPr>
        <w:t xml:space="preserve">) during the first phase of lockdown, to </w:t>
      </w:r>
      <w:r w:rsidR="00495C85" w:rsidRPr="0060463C">
        <w:rPr>
          <w:bCs/>
        </w:rPr>
        <w:t>1.90</w:t>
      </w:r>
      <w:r w:rsidR="006957CE" w:rsidRPr="0060463C">
        <w:rPr>
          <w:bCs/>
        </w:rPr>
        <w:t xml:space="preserve"> (</w:t>
      </w:r>
      <w:r w:rsidR="00495C85" w:rsidRPr="0060463C">
        <w:rPr>
          <w:bCs/>
        </w:rPr>
        <w:t>1</w:t>
      </w:r>
      <w:r w:rsidR="006957CE" w:rsidRPr="0060463C">
        <w:rPr>
          <w:bCs/>
        </w:rPr>
        <w:t>.</w:t>
      </w:r>
      <w:r w:rsidR="00495C85" w:rsidRPr="0060463C">
        <w:rPr>
          <w:bCs/>
        </w:rPr>
        <w:t>89</w:t>
      </w:r>
      <w:r w:rsidR="006957CE" w:rsidRPr="0060463C">
        <w:rPr>
          <w:bCs/>
        </w:rPr>
        <w:t xml:space="preserve"> </w:t>
      </w:r>
      <w:r w:rsidR="00FD2ED4" w:rsidRPr="0060463C">
        <w:rPr>
          <w:bCs/>
        </w:rPr>
        <w:t>–</w:t>
      </w:r>
      <w:r w:rsidR="006957CE" w:rsidRPr="0060463C">
        <w:rPr>
          <w:bCs/>
        </w:rPr>
        <w:t xml:space="preserve"> </w:t>
      </w:r>
      <w:r w:rsidR="00495C85" w:rsidRPr="0060463C">
        <w:rPr>
          <w:bCs/>
        </w:rPr>
        <w:t>1.91</w:t>
      </w:r>
      <w:r w:rsidR="006957CE" w:rsidRPr="0060463C">
        <w:rPr>
          <w:bCs/>
        </w:rPr>
        <w:t xml:space="preserve">) during the </w:t>
      </w:r>
      <w:r w:rsidR="00495C85" w:rsidRPr="0060463C">
        <w:rPr>
          <w:bCs/>
        </w:rPr>
        <w:t>second</w:t>
      </w:r>
      <w:r w:rsidR="006957CE" w:rsidRPr="0060463C">
        <w:rPr>
          <w:bCs/>
        </w:rPr>
        <w:t xml:space="preserve"> lockdown phase</w:t>
      </w:r>
      <w:r w:rsidR="00495C85" w:rsidRPr="0060463C">
        <w:rPr>
          <w:bCs/>
        </w:rPr>
        <w:t>, before rising again to 2.33</w:t>
      </w:r>
      <w:r w:rsidR="00FD2ED4" w:rsidRPr="0060463C">
        <w:rPr>
          <w:bCs/>
        </w:rPr>
        <w:t xml:space="preserve"> (2.30 – 2.36)</w:t>
      </w:r>
      <w:r w:rsidR="00495C85" w:rsidRPr="0060463C">
        <w:rPr>
          <w:bCs/>
        </w:rPr>
        <w:t xml:space="preserve"> during lockdown phase 4. The estimated mean drops steadily from 1.80 (1.79 </w:t>
      </w:r>
      <w:r w:rsidR="00FD2ED4" w:rsidRPr="0060463C">
        <w:rPr>
          <w:bCs/>
        </w:rPr>
        <w:t xml:space="preserve">– </w:t>
      </w:r>
      <w:r w:rsidR="00495C85" w:rsidRPr="0060463C">
        <w:rPr>
          <w:bCs/>
        </w:rPr>
        <w:t>1.81) during unlock phase 2 to 0.86 (0.85</w:t>
      </w:r>
      <w:r w:rsidR="00FD2ED4" w:rsidRPr="0060463C">
        <w:rPr>
          <w:bCs/>
        </w:rPr>
        <w:t xml:space="preserve"> –</w:t>
      </w:r>
      <w:r w:rsidR="00495C85" w:rsidRPr="0060463C">
        <w:rPr>
          <w:bCs/>
        </w:rPr>
        <w:t xml:space="preserve"> 0.87) during unlock phase 5. T</w:t>
      </w:r>
      <w:r w:rsidR="006957CE" w:rsidRPr="0060463C">
        <w:rPr>
          <w:bCs/>
        </w:rPr>
        <w:t>he ICM-based mean values fluctuate, from 1.</w:t>
      </w:r>
      <w:r w:rsidR="00495C85" w:rsidRPr="0060463C">
        <w:rPr>
          <w:bCs/>
        </w:rPr>
        <w:t>77</w:t>
      </w:r>
      <w:r w:rsidR="006957CE" w:rsidRPr="0060463C">
        <w:rPr>
          <w:bCs/>
        </w:rPr>
        <w:t xml:space="preserve"> (1.</w:t>
      </w:r>
      <w:r w:rsidR="00495C85" w:rsidRPr="0060463C">
        <w:rPr>
          <w:bCs/>
        </w:rPr>
        <w:t>58</w:t>
      </w:r>
      <w:r w:rsidR="006957CE" w:rsidRPr="0060463C">
        <w:rPr>
          <w:bCs/>
        </w:rPr>
        <w:t xml:space="preserve"> </w:t>
      </w:r>
      <w:r w:rsidR="00FD2ED4" w:rsidRPr="0060463C">
        <w:rPr>
          <w:bCs/>
        </w:rPr>
        <w:t>–</w:t>
      </w:r>
      <w:r w:rsidR="006957CE" w:rsidRPr="0060463C">
        <w:rPr>
          <w:bCs/>
        </w:rPr>
        <w:t xml:space="preserve"> 1.</w:t>
      </w:r>
      <w:r w:rsidR="00495C85" w:rsidRPr="0060463C">
        <w:rPr>
          <w:bCs/>
        </w:rPr>
        <w:t>96</w:t>
      </w:r>
      <w:r w:rsidR="006957CE" w:rsidRPr="0060463C">
        <w:rPr>
          <w:bCs/>
        </w:rPr>
        <w:t>) during the first lockdown phase, followed by 1.2</w:t>
      </w:r>
      <w:r w:rsidR="00495C85" w:rsidRPr="0060463C">
        <w:rPr>
          <w:bCs/>
        </w:rPr>
        <w:t>2</w:t>
      </w:r>
      <w:r w:rsidR="006957CE" w:rsidRPr="0060463C">
        <w:rPr>
          <w:bCs/>
        </w:rPr>
        <w:t xml:space="preserve"> (</w:t>
      </w:r>
      <w:r w:rsidR="00495C85" w:rsidRPr="0060463C">
        <w:rPr>
          <w:bCs/>
        </w:rPr>
        <w:t>1.18</w:t>
      </w:r>
      <w:r w:rsidR="006957CE" w:rsidRPr="0060463C">
        <w:rPr>
          <w:bCs/>
        </w:rPr>
        <w:t xml:space="preserve"> </w:t>
      </w:r>
      <w:r w:rsidR="00FD2ED4" w:rsidRPr="0060463C">
        <w:rPr>
          <w:bCs/>
        </w:rPr>
        <w:t>–</w:t>
      </w:r>
      <w:r w:rsidR="006957CE" w:rsidRPr="0060463C">
        <w:rPr>
          <w:bCs/>
        </w:rPr>
        <w:t xml:space="preserve"> 1.</w:t>
      </w:r>
      <w:r w:rsidR="00495C85" w:rsidRPr="0060463C">
        <w:rPr>
          <w:bCs/>
        </w:rPr>
        <w:t>27</w:t>
      </w:r>
      <w:r w:rsidR="006957CE" w:rsidRPr="0060463C">
        <w:rPr>
          <w:bCs/>
        </w:rPr>
        <w:t>), then dropping to 1.</w:t>
      </w:r>
      <w:r w:rsidR="00495C85" w:rsidRPr="0060463C">
        <w:rPr>
          <w:bCs/>
        </w:rPr>
        <w:t>33</w:t>
      </w:r>
      <w:r w:rsidR="006957CE" w:rsidRPr="0060463C">
        <w:rPr>
          <w:bCs/>
        </w:rPr>
        <w:t xml:space="preserve"> (1.</w:t>
      </w:r>
      <w:r w:rsidR="00495C85" w:rsidRPr="0060463C">
        <w:rPr>
          <w:bCs/>
        </w:rPr>
        <w:t>28</w:t>
      </w:r>
      <w:r w:rsidR="006957CE" w:rsidRPr="0060463C">
        <w:rPr>
          <w:bCs/>
        </w:rPr>
        <w:t xml:space="preserve"> </w:t>
      </w:r>
      <w:r w:rsidR="00FD2ED4" w:rsidRPr="0060463C">
        <w:rPr>
          <w:bCs/>
        </w:rPr>
        <w:t>–</w:t>
      </w:r>
      <w:r w:rsidR="006957CE" w:rsidRPr="0060463C">
        <w:rPr>
          <w:bCs/>
        </w:rPr>
        <w:t xml:space="preserve"> 1.</w:t>
      </w:r>
      <w:r w:rsidR="00495C85" w:rsidRPr="0060463C">
        <w:rPr>
          <w:bCs/>
        </w:rPr>
        <w:t>38</w:t>
      </w:r>
      <w:r w:rsidR="006957CE" w:rsidRPr="0060463C">
        <w:rPr>
          <w:bCs/>
        </w:rPr>
        <w:t>) and finally rising to 1.41 again (1.</w:t>
      </w:r>
      <w:r w:rsidR="00495C85" w:rsidRPr="0060463C">
        <w:rPr>
          <w:bCs/>
        </w:rPr>
        <w:t>35</w:t>
      </w:r>
      <w:r w:rsidR="00FD2ED4" w:rsidRPr="0060463C">
        <w:rPr>
          <w:bCs/>
        </w:rPr>
        <w:t xml:space="preserve"> – </w:t>
      </w:r>
      <w:r w:rsidR="006957CE" w:rsidRPr="0060463C">
        <w:rPr>
          <w:bCs/>
        </w:rPr>
        <w:t>1.</w:t>
      </w:r>
      <w:r w:rsidR="00495C85" w:rsidRPr="0060463C">
        <w:rPr>
          <w:bCs/>
        </w:rPr>
        <w:t>4</w:t>
      </w:r>
      <w:r w:rsidR="006957CE" w:rsidRPr="0060463C">
        <w:rPr>
          <w:bCs/>
        </w:rPr>
        <w:t>7) for the fourth phase of lockdown.</w:t>
      </w:r>
      <w:r w:rsidR="00C64B15" w:rsidRPr="0060463C">
        <w:rPr>
          <w:bCs/>
        </w:rPr>
        <w:t xml:space="preserve"> </w:t>
      </w:r>
      <w:r w:rsidR="00495C85" w:rsidRPr="0060463C">
        <w:rPr>
          <w:bCs/>
        </w:rPr>
        <w:t xml:space="preserve">Estimates </w:t>
      </w:r>
      <w:r w:rsidR="00FD2ED4" w:rsidRPr="0060463C">
        <w:rPr>
          <w:bCs/>
        </w:rPr>
        <w:t xml:space="preserve">from ICM </w:t>
      </w:r>
      <w:r w:rsidR="00495C85" w:rsidRPr="0060463C">
        <w:rPr>
          <w:bCs/>
        </w:rPr>
        <w:t>during unlock phases behave like those from the SEIR-</w:t>
      </w:r>
      <w:proofErr w:type="spellStart"/>
      <w:r w:rsidR="00495C85" w:rsidRPr="0060463C">
        <w:rPr>
          <w:bCs/>
        </w:rPr>
        <w:t>fansy</w:t>
      </w:r>
      <w:proofErr w:type="spellEnd"/>
      <w:r w:rsidR="00495C85" w:rsidRPr="0060463C">
        <w:rPr>
          <w:bCs/>
        </w:rPr>
        <w:t xml:space="preserve"> model – in unlock phase 2 the estimated mean is 1.11 (1.08 </w:t>
      </w:r>
      <w:r w:rsidR="00FD2ED4" w:rsidRPr="0060463C">
        <w:rPr>
          <w:bCs/>
        </w:rPr>
        <w:t xml:space="preserve">– </w:t>
      </w:r>
      <w:r w:rsidR="00495C85" w:rsidRPr="0060463C">
        <w:rPr>
          <w:bCs/>
        </w:rPr>
        <w:t xml:space="preserve">1.14) and in unlock phase 5, the mean is 0.83 (0.82 </w:t>
      </w:r>
      <w:r w:rsidR="00FD2ED4" w:rsidRPr="0060463C">
        <w:rPr>
          <w:bCs/>
        </w:rPr>
        <w:t>–</w:t>
      </w:r>
      <w:ins w:id="1" w:author="Debashree Ray" w:date="2021-03-22T14:54:00Z">
        <w:r w:rsidR="00FD2ED4" w:rsidRPr="0060463C">
          <w:rPr>
            <w:bCs/>
          </w:rPr>
          <w:t xml:space="preserve"> </w:t>
        </w:r>
      </w:ins>
      <w:r w:rsidR="00495C85" w:rsidRPr="0060463C">
        <w:rPr>
          <w:bCs/>
        </w:rPr>
        <w:t xml:space="preserve">0.84). </w:t>
      </w:r>
      <w:r w:rsidR="00C64B15" w:rsidRPr="0060463C">
        <w:rPr>
          <w:bCs/>
        </w:rPr>
        <w:t xml:space="preserve">In terms of agreement of reported values, </w:t>
      </w:r>
      <w:r w:rsidR="00D53290" w:rsidRPr="0060463C">
        <w:rPr>
          <w:bCs/>
        </w:rPr>
        <w:t>SAPHIRE</w:t>
      </w:r>
      <w:r w:rsidR="00C64B15" w:rsidRPr="0060463C">
        <w:rPr>
          <w:bCs/>
        </w:rPr>
        <w:t>, SEIR-</w:t>
      </w:r>
      <w:proofErr w:type="spellStart"/>
      <w:r w:rsidR="00C64B15" w:rsidRPr="0060463C">
        <w:rPr>
          <w:bCs/>
        </w:rPr>
        <w:t>fansy</w:t>
      </w:r>
      <w:proofErr w:type="spellEnd"/>
      <w:r w:rsidR="00C64B15" w:rsidRPr="0060463C">
        <w:rPr>
          <w:bCs/>
        </w:rPr>
        <w:t xml:space="preserve"> and ICM report the highest mean </w:t>
      </w:r>
      <m:oMath>
        <m:r>
          <m:rPr>
            <m:sty m:val="p"/>
          </m:rPr>
          <w:rPr>
            <w:rFonts w:ascii="Cambria Math" w:hAnsi="Cambria Math"/>
          </w:rPr>
          <m:t>R</m:t>
        </m:r>
      </m:oMath>
      <w:r w:rsidR="00C64B15" w:rsidRPr="0060463C">
        <w:rPr>
          <w:bCs/>
        </w:rPr>
        <w:t xml:space="preserve"> for phase one of the lockdown. </w:t>
      </w:r>
      <w:r w:rsidR="00495C85" w:rsidRPr="0060463C">
        <w:rPr>
          <w:bCs/>
        </w:rPr>
        <w:t>Values reported by</w:t>
      </w:r>
      <w:r w:rsidR="00C64B15" w:rsidRPr="0060463C">
        <w:rPr>
          <w:bCs/>
        </w:rPr>
        <w:t xml:space="preserve"> </w:t>
      </w:r>
      <w:r w:rsidR="00D53290" w:rsidRPr="0060463C">
        <w:rPr>
          <w:bCs/>
        </w:rPr>
        <w:t>SAPHIRE</w:t>
      </w:r>
      <w:r w:rsidR="00495C85" w:rsidRPr="0060463C">
        <w:rPr>
          <w:bCs/>
        </w:rPr>
        <w:t>, SEIR-</w:t>
      </w:r>
      <w:proofErr w:type="spellStart"/>
      <w:r w:rsidR="00495C85" w:rsidRPr="0060463C">
        <w:rPr>
          <w:bCs/>
        </w:rPr>
        <w:t>fansy</w:t>
      </w:r>
      <w:proofErr w:type="spellEnd"/>
      <w:r w:rsidR="00495C85" w:rsidRPr="0060463C">
        <w:rPr>
          <w:bCs/>
        </w:rPr>
        <w:t xml:space="preserve"> </w:t>
      </w:r>
      <w:r w:rsidR="00C64B15" w:rsidRPr="0060463C">
        <w:rPr>
          <w:bCs/>
        </w:rPr>
        <w:t>and ICM report a drop in intermediate lockdown phases, followed by a rise.</w:t>
      </w:r>
      <w:r w:rsidR="00495C85" w:rsidRPr="0060463C">
        <w:rPr>
          <w:bCs/>
        </w:rPr>
        <w:t xml:space="preserve"> Values during unlock period </w:t>
      </w:r>
      <w:r w:rsidR="00CD0598" w:rsidRPr="0060463C">
        <w:rPr>
          <w:bCs/>
        </w:rPr>
        <w:t xml:space="preserve">increase from phase 1 to phase 2, followed by a steady decline. </w:t>
      </w:r>
      <w:r w:rsidR="00C64B15" w:rsidRPr="0060463C">
        <w:rPr>
          <w:bCs/>
        </w:rPr>
        <w:t xml:space="preserve"> </w:t>
      </w:r>
      <w:r w:rsidR="00D53290" w:rsidRPr="0060463C">
        <w:rPr>
          <w:bCs/>
        </w:rPr>
        <w:t>SAPHIRE</w:t>
      </w:r>
      <w:r w:rsidR="00CD0598" w:rsidRPr="0060463C">
        <w:rPr>
          <w:bCs/>
        </w:rPr>
        <w:t>, SEIR-</w:t>
      </w:r>
      <w:proofErr w:type="spellStart"/>
      <w:r w:rsidR="00CD0598" w:rsidRPr="0060463C">
        <w:rPr>
          <w:bCs/>
        </w:rPr>
        <w:t>fansy</w:t>
      </w:r>
      <w:proofErr w:type="spellEnd"/>
      <w:r w:rsidR="00CD0598" w:rsidRPr="0060463C">
        <w:rPr>
          <w:bCs/>
        </w:rPr>
        <w:t xml:space="preserve"> and ICM</w:t>
      </w:r>
      <w:r w:rsidR="00C64B15" w:rsidRPr="0060463C">
        <w:rPr>
          <w:bCs/>
        </w:rPr>
        <w:t xml:space="preserve"> report the lowest value of </w:t>
      </w:r>
      <m:oMath>
        <m:r>
          <m:rPr>
            <m:sty m:val="p"/>
          </m:rPr>
          <w:rPr>
            <w:rFonts w:ascii="Cambria Math" w:hAnsi="Cambria Math"/>
          </w:rPr>
          <m:t>R</m:t>
        </m:r>
      </m:oMath>
      <w:r w:rsidR="00C64B15" w:rsidRPr="0060463C">
        <w:rPr>
          <w:bCs/>
        </w:rPr>
        <w:t xml:space="preserve"> for </w:t>
      </w:r>
      <w:r w:rsidR="00CD0598" w:rsidRPr="0060463C">
        <w:rPr>
          <w:bCs/>
        </w:rPr>
        <w:t xml:space="preserve">unlock </w:t>
      </w:r>
      <w:r w:rsidR="00C64B15" w:rsidRPr="0060463C">
        <w:rPr>
          <w:bCs/>
        </w:rPr>
        <w:t xml:space="preserve">phase </w:t>
      </w:r>
      <w:r w:rsidR="00CD0598" w:rsidRPr="0060463C">
        <w:rPr>
          <w:bCs/>
        </w:rPr>
        <w:t>5</w:t>
      </w:r>
      <w:r w:rsidR="00C64B15" w:rsidRPr="0060463C">
        <w:rPr>
          <w:bCs/>
        </w:rPr>
        <w:t>.</w:t>
      </w:r>
    </w:p>
    <w:p w14:paraId="2788E35C" w14:textId="5998181B" w:rsidR="00DA2E94" w:rsidRPr="007A3BF4" w:rsidRDefault="00DA2E94" w:rsidP="00487208">
      <w:pPr>
        <w:spacing w:line="480" w:lineRule="auto"/>
        <w:jc w:val="both"/>
        <w:rPr>
          <w:b/>
          <w:bCs/>
          <w:i/>
          <w:iCs/>
        </w:rPr>
      </w:pPr>
      <w:r w:rsidRPr="007A3BF4">
        <w:rPr>
          <w:b/>
          <w:bCs/>
          <w:i/>
          <w:iCs/>
        </w:rPr>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7F58B4C1" w:rsidR="007A3BF4" w:rsidRPr="007A3BF4" w:rsidRDefault="00F34C26" w:rsidP="007D4A1E">
      <w:pPr>
        <w:spacing w:line="480" w:lineRule="auto"/>
        <w:jc w:val="both"/>
        <w:rPr>
          <w:bCs/>
        </w:rPr>
      </w:pPr>
      <w:r w:rsidRPr="007A3BF4">
        <w:rPr>
          <w:bCs/>
        </w:rPr>
        <w:lastRenderedPageBreak/>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w:t>
      </w:r>
      <w:r w:rsidR="002564A2">
        <w:rPr>
          <w:bCs/>
        </w:rPr>
        <w:t xml:space="preserve"> In comparison, the SEIR-</w:t>
      </w:r>
      <w:proofErr w:type="spellStart"/>
      <w:r w:rsidR="002564A2">
        <w:rPr>
          <w:bCs/>
        </w:rPr>
        <w:t>fansy</w:t>
      </w:r>
      <w:proofErr w:type="spellEnd"/>
      <w:r w:rsidR="002564A2">
        <w:rPr>
          <w:bCs/>
        </w:rPr>
        <w:t xml:space="preserve"> model is able to replicate the decreasing </w:t>
      </w:r>
      <w:proofErr w:type="spellStart"/>
      <w:r w:rsidR="002564A2">
        <w:rPr>
          <w:bCs/>
        </w:rPr>
        <w:t>behaviour</w:t>
      </w:r>
      <w:proofErr w:type="spellEnd"/>
      <w:r w:rsidR="002564A2">
        <w:rPr>
          <w:bCs/>
        </w:rPr>
        <w:t xml:space="preserve"> but yields projections which are higher than observed counts.</w:t>
      </w:r>
      <w:r w:rsidR="007D4A1E" w:rsidRPr="007A3BF4">
        <w:rPr>
          <w:bCs/>
        </w:rPr>
        <w:t xml:space="preserve"> </w:t>
      </w:r>
      <w:r w:rsidR="007A3BF4" w:rsidRPr="007A3BF4">
        <w:rPr>
          <w:bCs/>
        </w:rPr>
        <w:t>In terms of prediction accuracy, the SEIR-</w:t>
      </w:r>
      <w:proofErr w:type="spellStart"/>
      <w:r w:rsidR="007A3BF4" w:rsidRPr="00074E3E">
        <w:rPr>
          <w:b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2A0AEA04"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 xml:space="preserve">Figure </w:t>
      </w:r>
      <w:r w:rsidR="002564A2">
        <w:rPr>
          <w:bCs/>
          <w:i/>
          <w:iCs/>
        </w:rPr>
        <w:t>10</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w:t>
      </w:r>
      <w:r w:rsidR="00FD2952">
        <w:rPr>
          <w:bCs/>
        </w:rPr>
        <w:t>relative performance</w:t>
      </w:r>
      <w:r w:rsidR="00FD2952" w:rsidRPr="007A3BF4">
        <w:rPr>
          <w:bCs/>
        </w:rPr>
        <w:t xml:space="preserve"> </w:t>
      </w:r>
      <w:r w:rsidR="007A3BF4" w:rsidRPr="007A3BF4">
        <w:rPr>
          <w:bCs/>
        </w:rPr>
        <w:t>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w:t>
      </w:r>
      <w:r w:rsidR="00FD2952">
        <w:rPr>
          <w:bCs/>
        </w:rPr>
        <w:t xml:space="preserve">with </w:t>
      </w:r>
      <w:r w:rsidR="007A3BF4" w:rsidRPr="007A3BF4">
        <w:rPr>
          <w:bCs/>
        </w:rPr>
        <w:t>Rel-MSPE</w:t>
      </w:r>
      <w:r w:rsidR="00FD2952">
        <w:rPr>
          <w:bCs/>
        </w:rPr>
        <w:t xml:space="preserve"> value of</w:t>
      </w:r>
      <w:r w:rsidR="007A3BF4" w:rsidRPr="007A3BF4">
        <w:rPr>
          <w:bCs/>
        </w:rPr>
        <w:t xml:space="preserve"> 3.27, followed by </w:t>
      </w:r>
      <w:r w:rsidR="00FD2952">
        <w:rPr>
          <w:bCs/>
        </w:rPr>
        <w:t>SAPHIRE</w:t>
      </w:r>
      <w:r w:rsidR="007A3BF4" w:rsidRPr="007A3BF4">
        <w:rPr>
          <w:bCs/>
        </w:rPr>
        <w:t xml:space="preserve"> (3.01), and finally, the </w:t>
      </w:r>
      <w:proofErr w:type="spellStart"/>
      <w:r w:rsidR="007A3BF4" w:rsidRPr="007A3BF4">
        <w:rPr>
          <w:bCs/>
        </w:rPr>
        <w:t>eSIR</w:t>
      </w:r>
      <w:proofErr w:type="spellEnd"/>
      <w:r w:rsidR="007A3BF4" w:rsidRPr="007A3BF4">
        <w:rPr>
          <w:bCs/>
        </w:rPr>
        <w:t xml:space="preserve"> model (1.72). All four sets of projections are highly correlated with the observed time series – with all model projections having a Pearson’s correlation coefficient of nearly 1 with the observed data. Lin’s concordance coefficient yields an ordering (from </w:t>
      </w:r>
      <w:r w:rsidR="001417F6">
        <w:rPr>
          <w:bCs/>
        </w:rPr>
        <w:t>worst</w:t>
      </w:r>
      <w:r w:rsidR="007A3BF4" w:rsidRPr="007A3BF4">
        <w:rPr>
          <w:bCs/>
        </w:rPr>
        <w:t xml:space="preserve"> to </w:t>
      </w:r>
      <w:r w:rsidR="001417F6">
        <w:rPr>
          <w:bCs/>
        </w:rPr>
        <w:t>best</w:t>
      </w:r>
      <w:r w:rsidR="007A3BF4" w:rsidRPr="007A3BF4">
        <w:rPr>
          <w:bCs/>
        </w:rPr>
        <w:t xml:space="preserve">)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6CFBD333" w:rsidR="001F4FBD" w:rsidRPr="007A3BF4" w:rsidRDefault="00004FFA" w:rsidP="00487208">
      <w:pPr>
        <w:spacing w:line="480" w:lineRule="auto"/>
        <w:jc w:val="both"/>
        <w:rPr>
          <w:b/>
        </w:rPr>
      </w:pPr>
      <w:r w:rsidRPr="007A3BF4">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074E3E">
        <w:t>fansy</w:t>
      </w:r>
      <w:proofErr w:type="spellEnd"/>
      <w:r w:rsidRPr="007A3BF4">
        <w:t xml:space="preserve"> models almost always overestimate</w:t>
      </w:r>
      <w:r w:rsidR="00074E3E">
        <w:t>, whereas the ICM model slightly underestimates</w:t>
      </w:r>
      <w:r w:rsidRPr="007A3BF4">
        <w:t xml:space="preserve"> the confirmed cumulative death </w:t>
      </w:r>
      <w:r w:rsidR="00074E3E">
        <w:t>counts.</w:t>
      </w:r>
      <w:r w:rsidRPr="007A3BF4">
        <w:t xml:space="preserve">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w:t>
      </w:r>
      <w:r w:rsidR="00FE65F4" w:rsidRPr="007A3BF4">
        <w:rPr>
          <w:i/>
          <w:iCs/>
        </w:rPr>
        <w:lastRenderedPageBreak/>
        <w:t>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reveal that the</w:t>
      </w:r>
      <w:r w:rsidR="00074E3E">
        <w:t xml:space="preserve"> ICM model is most accurate (SMAPE: 0.77%, MSRPE: 0.020), followed by</w:t>
      </w:r>
      <w:r w:rsidR="00D87B0C" w:rsidRPr="007A3BF4">
        <w:t xml:space="preserve"> </w:t>
      </w:r>
      <w:r w:rsidR="00C76B1F" w:rsidRPr="007A3BF4">
        <w:t>SEIR</w:t>
      </w:r>
      <w:r w:rsidR="00C76B1F" w:rsidRPr="00074E3E">
        <w:t>-</w:t>
      </w:r>
      <w:proofErr w:type="spellStart"/>
      <w:r w:rsidR="00C76B1F" w:rsidRPr="00074E3E">
        <w:t>fansy</w:t>
      </w:r>
      <w:proofErr w:type="spellEnd"/>
      <w:r w:rsidR="00074E3E">
        <w:t xml:space="preserve"> (</w:t>
      </w:r>
      <w:r w:rsidR="00D87B0C" w:rsidRPr="007A3BF4">
        <w:t xml:space="preserve">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w:t>
      </w:r>
      <w:r w:rsidR="00074E3E">
        <w:t>followed by</w:t>
      </w:r>
      <w:r w:rsidR="003F0FA2" w:rsidRPr="007A3BF4">
        <w:t xml:space="preserve">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074E3E">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074E3E">
        <w:t>, followed by ICM (Rel-MSPE: 0.364).</w:t>
      </w:r>
      <w:r w:rsidR="00A75367" w:rsidRPr="007A3BF4">
        <w:t xml:space="preserve"> </w:t>
      </w:r>
      <w:r w:rsidR="00FE65F4" w:rsidRPr="007A3BF4">
        <w:t xml:space="preserve">Judging by values of Pearson’s correlation coefficient, </w:t>
      </w:r>
      <w:r w:rsidR="00074E3E">
        <w:t>all three</w:t>
      </w:r>
      <w:r w:rsidR="00E13DC6" w:rsidRPr="007A3BF4">
        <w:t xml:space="preserve">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of</w:t>
      </w:r>
      <w:r w:rsidR="00074E3E">
        <w:t xml:space="preserve"> ICM (0.96), followed by </w:t>
      </w:r>
      <w:r w:rsidR="00C44C7E" w:rsidRPr="007A3BF4">
        <w:t>SEIR</w:t>
      </w:r>
      <w:r w:rsidR="0090727D" w:rsidRPr="007A3BF4">
        <w:t>-</w:t>
      </w:r>
      <w:proofErr w:type="spellStart"/>
      <w:r w:rsidR="0090727D" w:rsidRPr="00074E3E">
        <w:t>fansy</w:t>
      </w:r>
      <w:proofErr w:type="spellEnd"/>
      <w:r w:rsidR="00C44C7E" w:rsidRPr="00074E3E">
        <w:t xml:space="preserve"> </w:t>
      </w:r>
      <w:r w:rsidR="00C44C7E" w:rsidRPr="007A3BF4">
        <w:t>(0.</w:t>
      </w:r>
      <w:r w:rsidR="007A3BF4" w:rsidRPr="007A3BF4">
        <w:t>62</w:t>
      </w:r>
      <w:r w:rsidR="00074E3E">
        <w:t>) and finally</w:t>
      </w:r>
      <w:r w:rsidR="00C44C7E" w:rsidRPr="007A3BF4">
        <w:t xml:space="preserve">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21BFA850" w14:textId="0AFC6D8D" w:rsidR="00CF3606"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r w:rsidR="0022784D" w:rsidRPr="00967889">
        <w:rPr>
          <w:highlight w:val="red"/>
        </w:rPr>
        <w:t>Fu</w:t>
      </w:r>
      <w:r w:rsidR="004A25FF" w:rsidRPr="00967889">
        <w:rPr>
          <w:highlight w:val="red"/>
        </w:rPr>
        <w:t>r</w:t>
      </w:r>
      <w:r w:rsidR="0022784D" w:rsidRPr="00967889">
        <w:rPr>
          <w:highlight w:val="red"/>
        </w:rPr>
        <w:t xml:space="preserve">ther, </w:t>
      </w:r>
      <w:r w:rsidRPr="00967889">
        <w:rPr>
          <w:highlight w:val="red"/>
        </w:rPr>
        <w:t xml:space="preserve">we observe that the </w:t>
      </w:r>
      <w:r w:rsidR="00CF3606" w:rsidRPr="00967889">
        <w:rPr>
          <w:highlight w:val="red"/>
        </w:rPr>
        <w:t>SAPHIRE</w:t>
      </w:r>
      <w:r w:rsidRPr="00967889">
        <w:rPr>
          <w:highlight w:val="red"/>
        </w:rPr>
        <w:t xml:space="preserve"> model projects the maximum count of </w:t>
      </w:r>
      <w:r w:rsidR="004942CB" w:rsidRPr="00967889">
        <w:rPr>
          <w:highlight w:val="red"/>
        </w:rPr>
        <w:t xml:space="preserve">cumulative </w:t>
      </w:r>
      <w:r w:rsidR="00CF3606" w:rsidRPr="00967889">
        <w:rPr>
          <w:highlight w:val="red"/>
        </w:rPr>
        <w:t>cases</w:t>
      </w:r>
      <w:r w:rsidRPr="00967889">
        <w:rPr>
          <w:highlight w:val="red"/>
        </w:rPr>
        <w:t xml:space="preserve"> on </w:t>
      </w:r>
      <w:r w:rsidR="00C27217" w:rsidRPr="00967889">
        <w:rPr>
          <w:highlight w:val="red"/>
        </w:rPr>
        <w:t>the above three dates</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 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of approximately 3</w:t>
      </w:r>
      <w:r w:rsidR="00074E3E">
        <w:t>.</w:t>
      </w:r>
    </w:p>
    <w:p w14:paraId="79DA646E" w14:textId="4559D2A2"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 of estimates</w:t>
      </w:r>
    </w:p>
    <w:p w14:paraId="21F26E24" w14:textId="6DE84B4C" w:rsidR="00CF3606" w:rsidRPr="00CF3606" w:rsidRDefault="00CF3606" w:rsidP="00487208">
      <w:pPr>
        <w:spacing w:line="480" w:lineRule="auto"/>
        <w:jc w:val="both"/>
        <w:rPr>
          <w:color w:val="000000" w:themeColor="text1"/>
        </w:rPr>
      </w:pPr>
      <w:r w:rsidRPr="00CF3606">
        <w:rPr>
          <w:color w:val="000000" w:themeColor="text1"/>
        </w:rPr>
        <w:t xml:space="preserve">From Figure 12 we observe that the width of </w:t>
      </w:r>
      <w:r w:rsidR="00074E3E">
        <w:rPr>
          <w:color w:val="000000" w:themeColor="text1"/>
        </w:rPr>
        <w:t>95% credible</w:t>
      </w:r>
      <w:r w:rsidRPr="00CF3606">
        <w:rPr>
          <w:color w:val="000000" w:themeColor="text1"/>
        </w:rPr>
        <w:t xml:space="preserv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intervals, SEIR-</w:t>
      </w:r>
      <w:proofErr w:type="spellStart"/>
      <w:r>
        <w:rPr>
          <w:color w:val="000000" w:themeColor="text1"/>
        </w:rPr>
        <w:t>fansy</w:t>
      </w:r>
      <w:proofErr w:type="spellEnd"/>
      <w:r>
        <w:rPr>
          <w:color w:val="000000" w:themeColor="text1"/>
        </w:rPr>
        <w:t xml:space="preserve"> has the narrowest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r w:rsidR="00074E3E">
        <w:rPr>
          <w:color w:val="000000" w:themeColor="text1"/>
        </w:rPr>
        <w:t>For cumulative deaths, the ordering (best to worst) starts with SEIR-</w:t>
      </w:r>
      <w:proofErr w:type="spellStart"/>
      <w:r w:rsidR="00074E3E">
        <w:rPr>
          <w:color w:val="000000" w:themeColor="text1"/>
        </w:rPr>
        <w:t>fansy</w:t>
      </w:r>
      <w:proofErr w:type="spellEnd"/>
      <w:r w:rsidR="00074E3E">
        <w:rPr>
          <w:color w:val="000000" w:themeColor="text1"/>
        </w:rPr>
        <w:t xml:space="preserve">, followed by ICM and finally </w:t>
      </w:r>
      <w:proofErr w:type="spellStart"/>
      <w:r w:rsidR="00074E3E">
        <w:rPr>
          <w:color w:val="000000" w:themeColor="text1"/>
        </w:rPr>
        <w:t>eSIR</w:t>
      </w:r>
      <w:proofErr w:type="spellEnd"/>
      <w:r w:rsidR="00074E3E">
        <w:rPr>
          <w:color w:val="000000" w:themeColor="text1"/>
        </w:rPr>
        <w:t>.</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50238E5F"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w:t>
      </w:r>
      <w:r w:rsidR="00DE064E">
        <w:rPr>
          <w:color w:val="000000"/>
        </w:rPr>
        <w:t xml:space="preserve">the </w:t>
      </w:r>
      <w:r>
        <w:rPr>
          <w:color w:val="000000"/>
        </w:rPr>
        <w:t xml:space="preserve">context of India in prior literature </w:t>
      </w:r>
      <w:r>
        <w:rPr>
          <w:color w:val="000000"/>
        </w:rPr>
        <w:fldChar w:fldCharType="begin"/>
      </w:r>
      <w:r w:rsidR="003C293B">
        <w:rPr>
          <w:color w:val="000000"/>
        </w:rPr>
        <w:instrText xml:space="preserve"> ADDIN ZOTERO_ITEM CSL_CITATION {"citationID":"nOOD3keL","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3C293B">
        <w:rPr>
          <w:noProof/>
          <w:color w:val="000000"/>
        </w:rPr>
        <w:t>(51)</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4F8BC009" w:rsidR="0053418D" w:rsidRDefault="0053418D" w:rsidP="00B938BB">
      <w:pPr>
        <w:spacing w:line="480" w:lineRule="auto"/>
        <w:jc w:val="both"/>
        <w:rPr>
          <w:color w:val="000000"/>
        </w:rPr>
      </w:pPr>
      <w:r w:rsidRPr="0053418D">
        <w:rPr>
          <w:color w:val="000000"/>
        </w:rPr>
        <w:t xml:space="preserve">The </w:t>
      </w:r>
      <w:proofErr w:type="spellStart"/>
      <w:r w:rsidRPr="0053418D">
        <w:rPr>
          <w:color w:val="000000"/>
        </w:rPr>
        <w:t>eSIR</w:t>
      </w:r>
      <w:proofErr w:type="spellEnd"/>
      <w:r w:rsidRPr="0053418D">
        <w:rPr>
          <w:color w:val="000000"/>
        </w:rPr>
        <w:t xml:space="preserve"> model has been successfully implemented and utilized in </w:t>
      </w:r>
      <w:r w:rsidR="00DE064E">
        <w:rPr>
          <w:color w:val="000000"/>
        </w:rPr>
        <w:t xml:space="preserve">the </w:t>
      </w:r>
      <w:r w:rsidRPr="0053418D">
        <w:rPr>
          <w:color w:val="000000"/>
        </w:rPr>
        <w:t>context of COVID-19 across different geographical locations, including China</w:t>
      </w:r>
      <w:r w:rsidR="00174B63">
        <w:rPr>
          <w:color w:val="000000"/>
        </w:rPr>
        <w:t xml:space="preserve"> </w:t>
      </w:r>
      <w:r w:rsidR="00174B63">
        <w:rPr>
          <w:color w:val="000000"/>
        </w:rPr>
        <w:fldChar w:fldCharType="begin"/>
      </w:r>
      <w:r w:rsidR="003C293B">
        <w:rPr>
          <w:color w:val="000000"/>
        </w:rPr>
        <w:instrText xml:space="preserve"> ADDIN ZOTERO_ITEM CSL_CITATION {"citationID":"94gckjGQ","properties":{"formattedCitation":"(52\\uc0\\u8211{}54)","plainCitation":"(52–54)","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3C293B" w:rsidRPr="003C293B">
        <w:rPr>
          <w:color w:val="000000"/>
        </w:rPr>
        <w:t>(52–54)</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3C293B">
        <w:rPr>
          <w:color w:val="000000"/>
        </w:rPr>
        <w:instrText xml:space="preserve"> ADDIN ZOTERO_ITEM CSL_CITATION {"citationID":"AP6zIZhM","properties":{"formattedCitation":"(55)","plainCitation":"(55)","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3C293B">
        <w:rPr>
          <w:color w:val="000000"/>
        </w:rPr>
        <w:t>(55)</w:t>
      </w:r>
      <w:r w:rsidR="00174B63">
        <w:rPr>
          <w:color w:val="000000"/>
        </w:rPr>
        <w:fldChar w:fldCharType="end"/>
      </w:r>
      <w:r w:rsidRPr="0053418D">
        <w:rPr>
          <w:color w:val="000000"/>
        </w:rPr>
        <w:t xml:space="preserve">, Italy </w:t>
      </w:r>
      <w:r w:rsidR="00174B63">
        <w:rPr>
          <w:color w:val="000000"/>
        </w:rPr>
        <w:fldChar w:fldCharType="begin"/>
      </w:r>
      <w:r w:rsidR="003C293B">
        <w:rPr>
          <w:color w:val="000000"/>
        </w:rPr>
        <w:instrText xml:space="preserve"> ADDIN ZOTERO_ITEM CSL_CITATION {"citationID":"d4A42PoA","properties":{"formattedCitation":"(52)","plainCitation":"(52)","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3C293B">
        <w:rPr>
          <w:noProof/>
          <w:color w:val="000000"/>
        </w:rPr>
        <w:t>(52)</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3C293B">
        <w:rPr>
          <w:color w:val="000000"/>
        </w:rPr>
        <w:instrText xml:space="preserve"> ADDIN ZOTERO_ITEM CSL_CITATION {"citationID":"aOArbNT8","properties":{"formattedCitation":"(56)","plainCitation":"(56)","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3C293B">
        <w:rPr>
          <w:noProof/>
          <w:color w:val="000000"/>
        </w:rPr>
        <w:t>(56)</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w:t>
      </w:r>
      <w:r w:rsidRPr="0053418D">
        <w:rPr>
          <w:color w:val="000000"/>
        </w:rPr>
        <w:lastRenderedPageBreak/>
        <w:t>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709736DC" w:rsidR="005E784F" w:rsidRPr="00F4103C" w:rsidRDefault="005E784F" w:rsidP="005E784F">
      <w:pPr>
        <w:spacing w:line="480" w:lineRule="auto"/>
        <w:contextualSpacing/>
        <w:jc w:val="both"/>
        <w:rPr>
          <w:rFonts w:cstheme="minorHAnsi"/>
        </w:rPr>
      </w:pPr>
      <w:r w:rsidRPr="00EF5D72">
        <w:rPr>
          <w:rFonts w:cstheme="minorHAnsi"/>
        </w:rPr>
        <w:t>We conducted the sensitivity analysis</w:t>
      </w:r>
      <w:r w:rsidR="001417F6">
        <w:rPr>
          <w:rFonts w:cstheme="minorHAnsi"/>
        </w:rPr>
        <w:t xml:space="preserve"> (results not shown)</w:t>
      </w:r>
      <w:r w:rsidRPr="00EF5D72">
        <w:rPr>
          <w:rFonts w:cstheme="minorHAnsi"/>
        </w:rPr>
        <w:t xml:space="preserve">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w:t>
      </w:r>
      <w:r w:rsidR="001417F6">
        <w:t xml:space="preserve"> </w:t>
      </w:r>
      <w:r w:rsidR="001417F6">
        <w:fldChar w:fldCharType="begin"/>
      </w:r>
      <w:r w:rsidR="001417F6">
        <w:instrText xml:space="preserve"> ADDIN ZOTERO_ITEM CSL_CITATION {"citationID":"HcT3jXY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1417F6">
        <w:fldChar w:fldCharType="separate"/>
      </w:r>
      <w:r w:rsidR="001417F6">
        <w:rPr>
          <w:noProof/>
        </w:rPr>
        <w:t>(13)</w:t>
      </w:r>
      <w:r w:rsidR="001417F6">
        <w:fldChar w:fldCharType="end"/>
      </w:r>
      <w:r w:rsidR="001417F6">
        <w:t>.</w:t>
      </w:r>
      <w:r w:rsidR="00812CC1" w:rsidRPr="00812CC1">
        <w:t xml:space="preserve"> In addition, by changing the prior distribution of the ascertain</w:t>
      </w:r>
      <w:r w:rsidR="002B4B92">
        <w:t>ment</w:t>
      </w:r>
      <w:r w:rsidR="00812CC1" w:rsidRPr="00812CC1">
        <w:t xml:space="preserve"> rate, we found that</w:t>
      </w:r>
      <w:r w:rsidR="001417F6">
        <w:t xml:space="preserve"> (results not shown)</w:t>
      </w:r>
      <w:r w:rsidR="00812CC1" w:rsidRPr="00812CC1">
        <w:t xml:space="preserve"> the estimated rates were positively associated with the prior mean for the rate in the first time period. The initial value and the prior distribution for </w:t>
      </w:r>
      <w:r w:rsidR="002B4B92">
        <w:t>this</w:t>
      </w:r>
      <w:r w:rsidR="00812CC1" w:rsidRPr="00812CC1">
        <w:t xml:space="preserve"> rate also affected the fitting performance.</w:t>
      </w:r>
    </w:p>
    <w:p w14:paraId="0F37219B" w14:textId="461D6B64" w:rsidR="005E784F" w:rsidRDefault="005E784F" w:rsidP="00B938BB">
      <w:pPr>
        <w:spacing w:line="480" w:lineRule="auto"/>
        <w:jc w:val="both"/>
        <w:rPr>
          <w:rFonts w:cstheme="minorHAnsi"/>
        </w:rPr>
      </w:pPr>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3C293B">
        <w:rPr>
          <w:rFonts w:cstheme="minorHAnsi"/>
        </w:rPr>
        <w:instrText xml:space="preserve"> ADDIN ZOTERO_ITEM CSL_CITATION {"citationID":"Qnd6yxHN","properties":{"formattedCitation":"(57)","plainCitation":"(57)","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3C293B">
        <w:rPr>
          <w:rFonts w:cstheme="minorHAnsi"/>
          <w:noProof/>
        </w:rPr>
        <w:t>(57)</w:t>
      </w:r>
      <w:r w:rsidR="00812CC1">
        <w:rPr>
          <w:rFonts w:cstheme="minorHAnsi"/>
        </w:rPr>
        <w:fldChar w:fldCharType="end"/>
      </w:r>
      <w:r w:rsidR="00812CC1">
        <w:rPr>
          <w:rFonts w:cstheme="minorHAnsi"/>
        </w:rPr>
        <w:t xml:space="preserve">. </w:t>
      </w:r>
    </w:p>
    <w:p w14:paraId="436A67BD" w14:textId="284B64E7" w:rsidR="005E784F" w:rsidRPr="0060463C" w:rsidRDefault="005E784F" w:rsidP="00B938BB">
      <w:pPr>
        <w:spacing w:line="480" w:lineRule="auto"/>
        <w:jc w:val="both"/>
        <w:rPr>
          <w:b/>
          <w:bCs/>
          <w:i/>
          <w:iCs/>
          <w:color w:val="000000"/>
        </w:rPr>
      </w:pPr>
      <w:r w:rsidRPr="0060463C">
        <w:rPr>
          <w:rFonts w:cstheme="minorHAnsi"/>
          <w:b/>
          <w:bCs/>
          <w:i/>
          <w:iCs/>
        </w:rPr>
        <w:t>4.3 SEIR-</w:t>
      </w:r>
      <w:proofErr w:type="spellStart"/>
      <w:r w:rsidRPr="0060463C">
        <w:rPr>
          <w:rFonts w:cstheme="minorHAnsi"/>
          <w:b/>
          <w:bCs/>
          <w:i/>
          <w:iCs/>
        </w:rPr>
        <w:t>fansy</w:t>
      </w:r>
      <w:proofErr w:type="spellEnd"/>
    </w:p>
    <w:p w14:paraId="01507022" w14:textId="4D757CA3" w:rsidR="00307F9D" w:rsidRDefault="00307F9D" w:rsidP="00307F9D">
      <w:pPr>
        <w:spacing w:line="480" w:lineRule="auto"/>
        <w:jc w:val="both"/>
      </w:pPr>
      <w:r w:rsidRPr="00307F9D">
        <w:rPr>
          <w:color w:val="000000"/>
        </w:rPr>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AA7B0B">
        <w:rPr>
          <w:color w:val="000000"/>
        </w:rPr>
        <w:instrText xml:space="preserve"> ADDIN ZOTERO_ITEM CSL_CITATION {"citationID":"gxrwcJhD","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AA7B0B">
        <w:rPr>
          <w:noProof/>
          <w:color w:val="000000"/>
        </w:rPr>
        <w:t>(18)</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w:rPr>
            <w:rFonts w:ascii="Cambria Math" w:hAnsi="Cambria Math"/>
          </w:rPr>
          <m:t xml:space="preserve">R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79E0675B" w:rsidR="001F16B3" w:rsidRDefault="001F16B3" w:rsidP="00307F9D">
      <w:pPr>
        <w:spacing w:line="480" w:lineRule="auto"/>
        <w:jc w:val="both"/>
      </w:pPr>
      <w:r>
        <w:t>The SEIR-</w:t>
      </w:r>
      <w:proofErr w:type="spellStart"/>
      <w:r>
        <w:t>fansy</w:t>
      </w:r>
      <w:proofErr w:type="spellEnd"/>
      <w:r>
        <w:t xml:space="preserve"> model has not been run for different countries, but </w:t>
      </w:r>
      <w:r w:rsidR="00977499">
        <w:t>it has been implemented</w:t>
      </w:r>
      <w:r>
        <w:t xml:space="preserve"> for most Indian states separately</w:t>
      </w:r>
      <w:r w:rsidR="001417F6">
        <w:t xml:space="preserve"> </w:t>
      </w:r>
      <w:r w:rsidR="001417F6">
        <w:fldChar w:fldCharType="begin"/>
      </w:r>
      <w:r w:rsidR="001417F6">
        <w:instrText xml:space="preserve"> ADDIN ZOTERO_ITEM CSL_CITATION {"citationID":"VckBRtUY","properties":{"formattedCitation":"(18)","plainCitation":"(18)","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001417F6">
        <w:fldChar w:fldCharType="separate"/>
      </w:r>
      <w:r w:rsidR="001417F6">
        <w:rPr>
          <w:noProof/>
        </w:rPr>
        <w:t>(18)</w:t>
      </w:r>
      <w:r w:rsidR="001417F6">
        <w:fldChar w:fldCharType="end"/>
      </w:r>
      <w:r w:rsidR="001417F6">
        <w:t xml:space="preserve"> </w:t>
      </w:r>
      <w:r w:rsidR="00977499">
        <w:t>which showed</w:t>
      </w:r>
      <w:r>
        <w:t xml:space="preserve"> that the model was able to capture the transmission dynamics of COVID-19 in most states of India quite efficiently. For instance, </w:t>
      </w:r>
      <w:r w:rsidR="00DE3E7E">
        <w:t xml:space="preserve">this </w:t>
      </w:r>
      <w:r>
        <w:t xml:space="preserve">model was able to match the </w:t>
      </w:r>
      <w:proofErr w:type="spellStart"/>
      <w:r>
        <w:t>sero</w:t>
      </w:r>
      <w:proofErr w:type="spellEnd"/>
      <w:r>
        <w:t xml:space="preserve">-survey results of Delhi quite well </w:t>
      </w:r>
      <w:r>
        <w:fldChar w:fldCharType="begin"/>
      </w:r>
      <w:r w:rsidR="003C293B">
        <w:instrText xml:space="preserve"> ADDIN ZOTERO_ITEM CSL_CITATION {"citationID":"n0G4g0Uf","properties":{"formattedCitation":"(43)","plainCitation":"(43)","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3C293B">
        <w:t>(43)</w:t>
      </w:r>
      <w:r>
        <w:fldChar w:fldCharType="end"/>
      </w:r>
      <w:r>
        <w:t>. For other states, the predicted reported cases came out to be quite close to the observed reported cases (with observed cases lying within the c</w:t>
      </w:r>
      <w:r w:rsidR="00956842">
        <w:t>redible</w:t>
      </w:r>
      <w:r>
        <w:t xml:space="preserv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1DB2719" w:rsidR="00900641" w:rsidRDefault="00900641" w:rsidP="00307F9D">
      <w:pPr>
        <w:spacing w:line="480" w:lineRule="auto"/>
        <w:jc w:val="both"/>
      </w:pPr>
      <w:r>
        <w:t xml:space="preserve">The parameters critical to the estimation and projection methods include the infection-to-death distribution </w:t>
      </w:r>
      <w:r>
        <w:fldChar w:fldCharType="begin"/>
      </w:r>
      <w:r w:rsidR="003C293B">
        <w:instrText xml:space="preserve"> ADDIN ZOTERO_ITEM CSL_CITATION {"citationID":"sMbdLe8G","properties":{"formattedCitation":"(28)","plainCitation":"(28)","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sidR="003C293B">
        <w:rPr>
          <w:noProof/>
        </w:rPr>
        <w:t>(28)</w:t>
      </w:r>
      <w:r>
        <w:fldChar w:fldCharType="end"/>
      </w:r>
      <w:r>
        <w:t xml:space="preserve">, infection fatality ratio </w:t>
      </w:r>
      <w:r>
        <w:fldChar w:fldCharType="begin"/>
      </w:r>
      <w:r w:rsidR="003C293B">
        <w:instrText xml:space="preserve"> ADDIN ZOTERO_ITEM CSL_CITATION {"citationID":"1cIXVsZ4","properties":{"formattedCitation":"(43,44)","plainCitation":"(43,44)","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sidR="003C293B">
        <w:rPr>
          <w:noProof/>
        </w:rPr>
        <w:t>(43,44)</w:t>
      </w:r>
      <w:r>
        <w:fldChar w:fldCharType="end"/>
      </w:r>
      <w:r>
        <w:t xml:space="preserve">, generation distribution </w:t>
      </w:r>
      <w:r>
        <w:fldChar w:fldCharType="begin"/>
      </w:r>
      <w:r w:rsidR="003C293B">
        <w:instrText xml:space="preserve"> ADDIN ZOTERO_ITEM CSL_CITATION {"citationID":"KH1Eqtqm","properties":{"formattedCitation":"(42)","plainCitation":"(42)","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sidR="003C293B">
        <w:rPr>
          <w:noProof/>
        </w:rPr>
        <w:t>(42)</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rsidR="003C293B">
        <w:instrText xml:space="preserve"> ADDIN ZOTERO_ITEM CSL_CITATION {"citationID":"yS6XpZhf","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sidR="003C293B">
        <w:rPr>
          <w:noProof/>
        </w:rPr>
        <w:t>(7,26)</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w:t>
      </w:r>
      <w:r w:rsidR="008D4155" w:rsidRPr="008D4155">
        <w:lastRenderedPageBreak/>
        <w:t xml:space="preserve">choice of the generation distribution </w:t>
      </w:r>
      <w:r w:rsidR="008D4155">
        <w:t xml:space="preserve">was performed by </w:t>
      </w:r>
      <w:r w:rsidR="00977499">
        <w:t xml:space="preserve">other </w:t>
      </w:r>
      <w:r w:rsidR="008D4155">
        <w:t xml:space="preserve">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w:t>
      </w:r>
      <w:r w:rsidR="00977499">
        <w:t xml:space="preserve"> the</w:t>
      </w:r>
      <w:r w:rsidR="008D4155" w:rsidRPr="008D4155">
        <w:t xml:space="preserve"> estimation </w:t>
      </w:r>
      <w:r w:rsidR="00977499">
        <w:t xml:space="preserve">of </w:t>
      </w:r>
      <w:r w:rsidR="008D4155" w:rsidRPr="008D4155">
        <w:t xml:space="preserve">time varying reproduction number and total infections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3C293B">
        <w:instrText xml:space="preserve"> ADDIN ZOTERO_ITEM CSL_CITATION {"citationID":"PGw1RQuw","properties":{"formattedCitation":"(7,26)","plainCitation":"(7,26)","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3C293B">
        <w:rPr>
          <w:noProof/>
        </w:rPr>
        <w:t>(7,26)</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3C293B">
        <w:instrText xml:space="preserve"> ADDIN ZOTERO_ITEM CSL_CITATION {"citationID":"2Lp4TmwK","properties":{"formattedCitation":"(58,59)","plainCitation":"(58,59)","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3C293B">
        <w:rPr>
          <w:noProof/>
        </w:rPr>
        <w:t>(58,59)</w:t>
      </w:r>
      <w:r w:rsidR="008D4155">
        <w:fldChar w:fldCharType="end"/>
      </w:r>
      <w:r w:rsidR="008D4155">
        <w:t xml:space="preserve">. </w:t>
      </w:r>
    </w:p>
    <w:p w14:paraId="06A12C03" w14:textId="780645BB"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3C293B">
        <w:instrText xml:space="preserve"> ADDIN ZOTERO_ITEM CSL_CITATION {"citationID":"yZJ1IruE","properties":{"formattedCitation":"(60)","plainCitation":"(60)","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3C293B">
        <w:rPr>
          <w:noProof/>
        </w:rPr>
        <w:t>(60)</w:t>
      </w:r>
      <w:r>
        <w:fldChar w:fldCharType="end"/>
      </w:r>
      <w:r w:rsidRPr="008D4155">
        <w:t>,</w:t>
      </w:r>
      <w:r>
        <w:t xml:space="preserve"> </w:t>
      </w:r>
      <w:r w:rsidRPr="008D4155">
        <w:t>Brazil</w:t>
      </w:r>
      <w:r w:rsidR="00D50FCC">
        <w:t xml:space="preserve"> </w:t>
      </w:r>
      <w:r w:rsidR="00D50FCC">
        <w:fldChar w:fldCharType="begin"/>
      </w:r>
      <w:r w:rsidR="003C293B">
        <w:instrText xml:space="preserve"> ADDIN ZOTERO_ITEM CSL_CITATION {"citationID":"dYesAmNA","properties":{"formattedCitation":"(20,61)","plainCitation":"(20,61)","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3C293B">
        <w:rPr>
          <w:noProof/>
        </w:rPr>
        <w:t>(20,61)</w:t>
      </w:r>
      <w:r w:rsidR="00D50FCC">
        <w:fldChar w:fldCharType="end"/>
      </w:r>
      <w:r w:rsidRPr="008D4155">
        <w:t xml:space="preserve"> and Italy</w:t>
      </w:r>
      <w:r w:rsidR="00D50FCC">
        <w:t xml:space="preserve"> </w:t>
      </w:r>
      <w:r w:rsidR="00D50FCC">
        <w:fldChar w:fldCharType="begin"/>
      </w:r>
      <w:r w:rsidR="00AA7B0B">
        <w:instrText xml:space="preserve"> ADDIN ZOTERO_ITEM CSL_CITATION {"citationID":"u8eM45Yp","properties":{"formattedCitation":"(21)","plainCitation":"(21)","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AA7B0B">
        <w:rPr>
          <w:noProof/>
        </w:rPr>
        <w:t>(21)</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3C293B">
        <w:instrText xml:space="preserve"> ADDIN ZOTERO_ITEM CSL_CITATION {"citationID":"ulHyA6vX","properties":{"formattedCitation":"(62,63)","plainCitation":"(62,63)","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3C293B">
        <w:rPr>
          <w:noProof/>
        </w:rPr>
        <w:t>(62,63)</w:t>
      </w:r>
      <w:r w:rsidR="00D50FCC">
        <w:fldChar w:fldCharType="end"/>
      </w:r>
      <w:r w:rsidRPr="008D4155">
        <w:t xml:space="preserve">. It is also used by Scotland government </w:t>
      </w:r>
      <w:r w:rsidR="00D50FCC">
        <w:fldChar w:fldCharType="begin"/>
      </w:r>
      <w:r w:rsidR="003C293B">
        <w:instrText xml:space="preserve"> ADDIN ZOTERO_ITEM CSL_CITATION {"citationID":"1TblcZUF","properties":{"formattedCitation":"(64)","plainCitation":"(64)","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3C293B">
        <w:rPr>
          <w:noProof/>
        </w:rPr>
        <w:t>(64)</w:t>
      </w:r>
      <w:r w:rsidR="00D50FCC">
        <w:fldChar w:fldCharType="end"/>
      </w:r>
      <w:r w:rsidR="00D50FCC">
        <w:t xml:space="preserve"> </w:t>
      </w:r>
      <w:r w:rsidRPr="008D4155">
        <w:t>and New York State government</w:t>
      </w:r>
      <w:r w:rsidR="00D50FCC">
        <w:t xml:space="preserve"> </w:t>
      </w:r>
      <w:r w:rsidR="00D50FCC">
        <w:fldChar w:fldCharType="begin"/>
      </w:r>
      <w:r w:rsidR="003C293B">
        <w:instrText xml:space="preserve"> ADDIN ZOTERO_ITEM CSL_CITATION {"citationID":"4q9SEnWx","properties":{"formattedCitation":"(65)","plainCitation":"(65)","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3C293B">
        <w:rPr>
          <w:noProof/>
        </w:rPr>
        <w:t>(65)</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00369A49" w14:textId="69FA10DD" w:rsidR="00B043B8" w:rsidRPr="00611EDA" w:rsidRDefault="00B043B8" w:rsidP="00A97D15">
      <w:pPr>
        <w:spacing w:line="480" w:lineRule="auto"/>
        <w:jc w:val="both"/>
        <w:rPr>
          <w:color w:val="000000" w:themeColor="text1"/>
        </w:rPr>
      </w:pPr>
      <w:r w:rsidRPr="00BE544A">
        <w:rPr>
          <w:color w:val="000000" w:themeColor="text1"/>
        </w:rPr>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show variation across models</w:t>
      </w:r>
      <w:r w:rsidR="00956842">
        <w:rPr>
          <w:color w:val="000000" w:themeColor="text1"/>
        </w:rPr>
        <w:t>. Our findings are reflective of the national and state-</w:t>
      </w:r>
      <w:r w:rsidR="00956842">
        <w:rPr>
          <w:color w:val="000000" w:themeColor="text1"/>
        </w:rPr>
        <w:lastRenderedPageBreak/>
        <w:t xml:space="preserve">level implementations of four lockdown phases </w:t>
      </w:r>
      <w:r w:rsidR="00956842">
        <w:rPr>
          <w:color w:val="000000" w:themeColor="text1"/>
        </w:rPr>
        <w:fldChar w:fldCharType="begin"/>
      </w:r>
      <w:r w:rsidR="00956842">
        <w:rPr>
          <w:color w:val="000000" w:themeColor="text1"/>
        </w:rPr>
        <w:instrText xml:space="preserve"> ADDIN ZOTERO_ITEM CSL_CITATION {"citationID":"R0qge415","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00956842">
        <w:rPr>
          <w:color w:val="000000" w:themeColor="text1"/>
        </w:rPr>
        <w:fldChar w:fldCharType="separate"/>
      </w:r>
      <w:r w:rsidR="00956842">
        <w:rPr>
          <w:noProof/>
          <w:color w:val="000000" w:themeColor="text1"/>
        </w:rPr>
        <w:t>(66)</w:t>
      </w:r>
      <w:r w:rsidR="00956842">
        <w:rPr>
          <w:color w:val="000000" w:themeColor="text1"/>
        </w:rPr>
        <w:fldChar w:fldCharType="end"/>
      </w:r>
      <w:r w:rsidR="00956842">
        <w:rPr>
          <w:color w:val="000000" w:themeColor="text1"/>
        </w:rPr>
        <w:t xml:space="preserve"> which are summarized in Supplementary Table S4. </w:t>
      </w:r>
      <w:r w:rsidRPr="00BE544A">
        <w:rPr>
          <w:color w:val="000000" w:themeColor="text1"/>
        </w:rPr>
        <w:t>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956842">
        <w:rPr>
          <w:color w:val="000000" w:themeColor="text1"/>
        </w:rPr>
        <w:instrText xml:space="preserve"> ADDIN ZOTERO_ITEM CSL_CITATION {"citationID":"mq2nbP9x","properties":{"formattedCitation":"(67)","plainCitation":"(67)","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956842">
        <w:rPr>
          <w:color w:val="000000"/>
        </w:rPr>
        <w:t>(67)</w:t>
      </w:r>
      <w:r w:rsidRPr="00BE544A">
        <w:rPr>
          <w:color w:val="000000" w:themeColor="text1"/>
        </w:rPr>
        <w:fldChar w:fldCharType="end"/>
      </w:r>
      <w:r w:rsidRPr="00BE544A">
        <w:rPr>
          <w:color w:val="000000" w:themeColor="text1"/>
        </w:rPr>
        <w:t>. With a comprehensive exposition and a single beta-testing case-study we hope this paper will be useful to understand the mathematical nuance and the differences in terms of deliverables for the models.</w:t>
      </w:r>
    </w:p>
    <w:p w14:paraId="311EB2EC" w14:textId="3593311C" w:rsidR="00663690" w:rsidRDefault="00B043B8" w:rsidP="00487208">
      <w:pPr>
        <w:pStyle w:val="CommentText"/>
        <w:spacing w:line="480" w:lineRule="auto"/>
        <w:jc w:val="both"/>
        <w:rPr>
          <w:rFonts w:ascii="Times New Roman" w:hAnsi="Times New Roman" w:cs="Times New Roman"/>
        </w:r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w:t>
      </w:r>
      <w:r w:rsidR="00977499">
        <w:rPr>
          <w:rFonts w:ascii="Times New Roman" w:hAnsi="Times New Roman" w:cs="Times New Roman"/>
        </w:rPr>
        <w:t xml:space="preserve">a </w:t>
      </w:r>
      <w:r w:rsidRPr="00611EDA">
        <w:rPr>
          <w:rFonts w:ascii="Times New Roman" w:hAnsi="Times New Roman" w:cs="Times New Roman"/>
        </w:rPr>
        <w:t xml:space="preserve">vast amount of work that has been done in this area, </w:t>
      </w:r>
      <w:r w:rsidR="00BE544A">
        <w:rPr>
          <w:rFonts w:ascii="Times New Roman" w:hAnsi="Times New Roman" w:cs="Times New Roman"/>
        </w:rPr>
        <w:t>including</w:t>
      </w:r>
      <w:r w:rsidRPr="00611EDA">
        <w:rPr>
          <w:rFonts w:ascii="Times New Roman" w:hAnsi="Times New Roman" w:cs="Times New Roman"/>
        </w:rPr>
        <w:t xml:space="preserve"> models that incorporate age-specific contact network and spatiotemporal variation</w:t>
      </w:r>
      <w:r w:rsidR="00977499">
        <w:rPr>
          <w:rFonts w:ascii="Times New Roman" w:hAnsi="Times New Roman" w:cs="Times New Roman"/>
        </w:rPr>
        <w:t xml:space="preserve"> </w:t>
      </w:r>
      <w:r w:rsidR="001417F6">
        <w:rPr>
          <w:rFonts w:ascii="Times New Roman" w:hAnsi="Times New Roman" w:cs="Times New Roman"/>
        </w:rPr>
        <w:fldChar w:fldCharType="begin"/>
      </w:r>
      <w:r w:rsidR="00956842">
        <w:rPr>
          <w:rFonts w:ascii="Times New Roman" w:hAnsi="Times New Roman" w:cs="Times New Roman"/>
        </w:rPr>
        <w:instrText xml:space="preserve"> ADDIN ZOTERO_ITEM CSL_CITATION {"citationID":"I29027ti","properties":{"formattedCitation":"(11,68)","plainCitation":"(11,68)","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id":320,"uris":["http://zotero.org/users/6647948/items/SINAF7ZK"],"uri":["http://zotero.org/users/6647948/items/SINAF7ZK"],"itemData":{"id":320,"type":"article-journal","abstract":"Abstract\n            Compartmental models enable the analysis and prediction of an epidemic including the number of infected, hospitalized and deceased individuals in a population. They allow for computational case studies on non-pharmaceutical interventions thereby providing an important basis for policy makers. While research is ongoing on the transmission dynamics of the SARS-CoV-2 coronavirus, it is important to come up with epidemic models that can describe the main stages of the progression of the associated COVID-19 respiratory disease. We propose an age-stratified discrete compartment model as an alternative to differential equation based S-I-R type of models. The model captures the highly age-dependent progression of COVID-19 and is able to describe the day-by-day advancement of an infected individual in a modern health care system. The fully-identified model for Switzerland not only predicts the overall histories of the number of infected, hospitalized and deceased, but also the corresponding age-distributions. The model-based analysis of the outbreak reveals an average infection fatality ratio of 0.4% with a pronounced maximum of 9.5% for those aged ≥ 80 years. The predictions for different scenarios of relaxing the soft lockdown indicate a low risk of overloading the hospitals through a second wave of infections. However, there is a hidden risk of a significant increase in the total fatalities (by up to 200%) in case schools reopen with insufficient containment measures in place.","container-title":"Scientific Reports","DOI":"10.1038/s41598-020-77420-4","ISSN":"2045-2322","issue":"1","journalAbbreviation":"Sci Rep","language":"en","page":"21306","source":"DOI.org (Crossref)","title":"Age-stratified discrete compartment model of the COVID-19 epidemic with application to Switzerland","volume":"10","author":[{"family":"Balabdaoui","given":"Fadoua"},{"family":"Mohr","given":"Dirk"}],"issued":{"date-parts":[["2020",12]]}}}],"schema":"https://github.com/citation-style-language/schema/raw/master/csl-citation.json"} </w:instrText>
      </w:r>
      <w:r w:rsidR="001417F6">
        <w:rPr>
          <w:rFonts w:ascii="Times New Roman" w:hAnsi="Times New Roman" w:cs="Times New Roman"/>
        </w:rPr>
        <w:fldChar w:fldCharType="separate"/>
      </w:r>
      <w:r w:rsidR="00956842">
        <w:rPr>
          <w:rFonts w:ascii="Times New Roman" w:hAnsi="Times New Roman" w:cs="Times New Roman"/>
          <w:noProof/>
        </w:rPr>
        <w:t>(11,68)</w:t>
      </w:r>
      <w:r w:rsidR="001417F6">
        <w:rPr>
          <w:rFonts w:ascii="Times New Roman" w:hAnsi="Times New Roman" w:cs="Times New Roman"/>
        </w:rPr>
        <w:fldChar w:fldCharType="end"/>
      </w:r>
      <w:r w:rsidR="001417F6">
        <w:rPr>
          <w:rFonts w:ascii="Times New Roman" w:hAnsi="Times New Roman" w:cs="Times New Roman"/>
        </w:rPr>
        <w:t xml:space="preserve">. </w:t>
      </w:r>
      <w:r w:rsidRPr="00611EDA">
        <w:rPr>
          <w:rFonts w:ascii="Times New Roman" w:hAnsi="Times New Roman" w:cs="Times New Roman"/>
        </w:rPr>
        <w:t xml:space="preserve">Finally, an extensive simulation study would be the best way to assess the models under different </w:t>
      </w:r>
      <w:r w:rsidR="00186DB1" w:rsidRPr="00611EDA">
        <w:rPr>
          <w:rFonts w:ascii="Times New Roman" w:hAnsi="Times New Roman" w:cs="Times New Roman"/>
        </w:rPr>
        <w:t>scenario</w:t>
      </w:r>
      <w:r w:rsidR="00186DB1">
        <w:rPr>
          <w:rFonts w:ascii="Times New Roman" w:hAnsi="Times New Roman" w:cs="Times New Roman"/>
        </w:rPr>
        <w:t>s,</w:t>
      </w:r>
      <w:r w:rsidRPr="00611EDA">
        <w:rPr>
          <w:rFonts w:ascii="Times New Roman" w:hAnsi="Times New Roman" w:cs="Times New Roman"/>
        </w:rPr>
        <w:t xml:space="preserve"> but we have restricted our attention to India. </w:t>
      </w:r>
    </w:p>
    <w:p w14:paraId="6A5340AD" w14:textId="77777777" w:rsidR="00D90E23" w:rsidRDefault="00D90E23" w:rsidP="00487208">
      <w:pPr>
        <w:pStyle w:val="CommentText"/>
        <w:spacing w:line="480" w:lineRule="auto"/>
        <w:jc w:val="both"/>
        <w:rPr>
          <w:rFonts w:ascii="Times New Roman" w:hAnsi="Times New Roman" w:cs="Times New Roman"/>
        </w:rPr>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lastRenderedPageBreak/>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CF6D980"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Time varying growth rate of infection is estimated from input and modeled using least-squares regression.</w:t>
            </w:r>
            <w:r w:rsidR="000E1D1C">
              <w:rPr>
                <w:sz w:val="18"/>
                <w:szCs w:val="18"/>
              </w:rPr>
              <w:t xml:space="preserve"> </w:t>
            </w:r>
            <w:r w:rsidR="000E1D1C" w:rsidRPr="009B3721">
              <w:rPr>
                <w:sz w:val="18"/>
                <w:szCs w:val="18"/>
              </w:rPr>
              <w:t>Estimation involves implementing MCMC</w:t>
            </w:r>
            <w:r w:rsidR="000E1D1C" w:rsidRPr="009B3721">
              <w:rPr>
                <w:sz w:val="18"/>
                <w:szCs w:val="18"/>
                <w:vertAlign w:val="superscript"/>
              </w:rPr>
              <w:t>3</w:t>
            </w:r>
            <w:r w:rsidR="000E1D1C" w:rsidRPr="009B3721">
              <w:rPr>
                <w:sz w:val="18"/>
                <w:szCs w:val="18"/>
              </w:rPr>
              <w:t xml:space="preserve"> methods for a Bayesian framework.</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547CC61D"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7D4A1E">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proofErr w:type="spellStart"/>
            <w:r w:rsidRPr="00D50FCC">
              <w:rPr>
                <w:b/>
                <w:bCs/>
                <w:sz w:val="18"/>
                <w:szCs w:val="18"/>
                <w:highlight w:val="yellow"/>
              </w:rPr>
              <w:t>eSIR</w:t>
            </w:r>
            <w:r w:rsidR="00BA793A" w:rsidRPr="00BA793A">
              <w:rPr>
                <w:b/>
                <w:bCs/>
                <w:sz w:val="18"/>
                <w:szCs w:val="18"/>
                <w:highlight w:val="yellow"/>
                <w:vertAlign w:val="superscript"/>
              </w:rPr>
              <w:t>b</w:t>
            </w:r>
            <w:proofErr w:type="spellEnd"/>
          </w:p>
        </w:tc>
        <w:tc>
          <w:tcPr>
            <w:tcW w:w="674" w:type="pct"/>
            <w:vAlign w:val="center"/>
          </w:tcPr>
          <w:p w14:paraId="172CFD53" w14:textId="1DB9B160"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BA793A" w:rsidRPr="009E32BC">
              <w:rPr>
                <w:b/>
                <w:bCs/>
                <w:sz w:val="18"/>
                <w:szCs w:val="18"/>
                <w:vertAlign w:val="superscript"/>
              </w:rPr>
              <w:t>c</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77D67C1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BA793A" w:rsidRPr="009E32BC">
              <w:rPr>
                <w:b/>
                <w:bCs/>
                <w:sz w:val="18"/>
                <w:szCs w:val="18"/>
                <w:vertAlign w:val="superscript"/>
              </w:rPr>
              <w:t>d</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4A337BAA"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w:t>
            </w:r>
            <w:proofErr w:type="spellStart"/>
            <w:r w:rsidRPr="009B3721">
              <w:rPr>
                <w:sz w:val="18"/>
                <w:szCs w:val="18"/>
              </w:rPr>
              <w:t>C</w:t>
            </w:r>
            <w:r w:rsidR="000E1D1C">
              <w:rPr>
                <w:sz w:val="18"/>
                <w:szCs w:val="18"/>
              </w:rPr>
              <w:t>r</w:t>
            </w:r>
            <w:r w:rsidRPr="009B3721">
              <w:rPr>
                <w:sz w:val="18"/>
                <w:szCs w:val="18"/>
              </w:rPr>
              <w:t>I</w:t>
            </w:r>
            <w:proofErr w:type="spellEnd"/>
            <w:r w:rsidRPr="009B3721">
              <w:rPr>
                <w:sz w:val="18"/>
                <w:szCs w:val="18"/>
              </w:rPr>
              <w:t>]</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0E1D1C"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1AC1D6E4" w:rsidR="000E1D1C" w:rsidRPr="009B3721" w:rsidRDefault="000E1D1C" w:rsidP="00DB5622">
            <w:pPr>
              <w:spacing w:line="240" w:lineRule="auto"/>
              <w:ind w:left="113" w:right="113"/>
              <w:contextualSpacing/>
              <w:jc w:val="center"/>
              <w:rPr>
                <w:sz w:val="18"/>
                <w:szCs w:val="18"/>
              </w:rPr>
            </w:pPr>
            <w:r>
              <w:rPr>
                <w:sz w:val="18"/>
                <w:szCs w:val="18"/>
              </w:rPr>
              <w:t>Prediction accuracy using %-SMAPE (MSRPE)</w:t>
            </w:r>
            <w:r w:rsidRPr="007F39BB">
              <w:rPr>
                <w:sz w:val="18"/>
                <w:szCs w:val="18"/>
                <w:vertAlign w:val="superscript"/>
              </w:rPr>
              <w:t>e</w:t>
            </w:r>
            <w:r>
              <w:rPr>
                <w:sz w:val="18"/>
                <w:szCs w:val="18"/>
              </w:rPr>
              <w:t xml:space="preserve"> </w:t>
            </w:r>
          </w:p>
        </w:tc>
        <w:tc>
          <w:tcPr>
            <w:tcW w:w="1038" w:type="pct"/>
            <w:vAlign w:val="center"/>
          </w:tcPr>
          <w:p w14:paraId="05FDF99C" w14:textId="7D77744D" w:rsid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4A0C0548" w:rsidR="000E1D1C" w:rsidRPr="009E32B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r>
      <w:tr w:rsidR="000E1D1C" w:rsidRPr="009B3721" w14:paraId="608D8888" w14:textId="77777777" w:rsidTr="000E1D1C">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0E1D1C" w:rsidRPr="009B3721" w:rsidRDefault="000E1D1C" w:rsidP="00D379D7">
            <w:pPr>
              <w:spacing w:line="240" w:lineRule="auto"/>
              <w:contextualSpacing/>
              <w:jc w:val="center"/>
              <w:rPr>
                <w:sz w:val="18"/>
                <w:szCs w:val="18"/>
              </w:rPr>
            </w:pPr>
          </w:p>
        </w:tc>
        <w:tc>
          <w:tcPr>
            <w:tcW w:w="1038" w:type="pct"/>
            <w:vAlign w:val="center"/>
          </w:tcPr>
          <w:p w14:paraId="40E4A2A7" w14:textId="13FBE4BB" w:rsidR="000E1D1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0E1D1C" w:rsidRPr="009E32B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shd w:val="clear" w:color="auto" w:fill="F2F2F2" w:themeFill="background1" w:themeFillShade="F2"/>
            <w:vAlign w:val="center"/>
          </w:tcPr>
          <w:p w14:paraId="576F3693" w14:textId="325EBB01" w:rsidR="000E1D1C" w:rsidRPr="002B22EC" w:rsidRDefault="000E1D1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Align w:val="center"/>
          </w:tcPr>
          <w:p w14:paraId="66F894B0" w14:textId="77777777" w:rsidR="00BA793A" w:rsidRPr="000E1D1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0E1D1C">
              <w:rPr>
                <w:sz w:val="18"/>
                <w:szCs w:val="18"/>
              </w:rPr>
              <w:t>0.771</w:t>
            </w:r>
          </w:p>
          <w:p w14:paraId="5D4A7521" w14:textId="2009FF8C" w:rsidR="000E1D1C" w:rsidRPr="002B22EC" w:rsidRDefault="000E1D1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r w:rsidRPr="000E1D1C">
              <w:rPr>
                <w:sz w:val="18"/>
                <w:szCs w:val="18"/>
              </w:rPr>
              <w:t>(0.020)</w:t>
            </w:r>
          </w:p>
        </w:tc>
      </w:tr>
    </w:tbl>
    <w:p w14:paraId="2DD1BE46" w14:textId="025FC858" w:rsidR="00BA793A"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proofErr w:type="spellStart"/>
      <w:r w:rsidRPr="00BA793A">
        <w:rPr>
          <w:sz w:val="18"/>
          <w:szCs w:val="18"/>
          <w:vertAlign w:val="superscript"/>
        </w:rPr>
        <w:t>b</w:t>
      </w:r>
      <w:r>
        <w:rPr>
          <w:sz w:val="18"/>
          <w:szCs w:val="18"/>
        </w:rPr>
        <w:t>The</w:t>
      </w:r>
      <w:proofErr w:type="spellEnd"/>
      <w:r>
        <w:rPr>
          <w:sz w:val="18"/>
          <w:szCs w:val="18"/>
        </w:rPr>
        <w:t xml:space="preserve"> </w:t>
      </w:r>
      <w:proofErr w:type="spellStart"/>
      <w:r>
        <w:rPr>
          <w:sz w:val="18"/>
          <w:szCs w:val="18"/>
        </w:rPr>
        <w:t>eSIR</w:t>
      </w:r>
      <w:proofErr w:type="spellEnd"/>
      <w:r>
        <w:rPr>
          <w:sz w:val="18"/>
          <w:szCs w:val="18"/>
        </w:rPr>
        <w:t xml:space="preserve">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but one single value for the entire training period. </w:t>
      </w:r>
    </w:p>
    <w:p w14:paraId="4B2BEB77" w14:textId="4F565760" w:rsidR="00BA793A" w:rsidRDefault="00BA793A" w:rsidP="00BA793A">
      <w:pPr>
        <w:pStyle w:val="Caption"/>
        <w:spacing w:line="240" w:lineRule="auto"/>
        <w:contextualSpacing/>
        <w:rPr>
          <w:sz w:val="18"/>
          <w:szCs w:val="18"/>
        </w:rPr>
      </w:pPr>
      <w:proofErr w:type="spellStart"/>
      <w:r w:rsidRPr="00BA793A">
        <w:rPr>
          <w:sz w:val="18"/>
          <w:szCs w:val="18"/>
          <w:vertAlign w:val="superscript"/>
        </w:rPr>
        <w:t>c</w:t>
      </w:r>
      <w:r>
        <w:rPr>
          <w:sz w:val="18"/>
          <w:szCs w:val="18"/>
        </w:rPr>
        <w:t>The</w:t>
      </w:r>
      <w:proofErr w:type="spellEnd"/>
      <w:r>
        <w:rPr>
          <w:sz w:val="18"/>
          <w:szCs w:val="18"/>
        </w:rPr>
        <w:t xml:space="preserve"> SAPHIRE model does not return</w:t>
      </w:r>
      <w:r w:rsidRPr="00BA793A">
        <w:rPr>
          <w:sz w:val="18"/>
          <w:szCs w:val="18"/>
        </w:rPr>
        <w:t xml:space="preserve"> </w:t>
      </w:r>
      <w:r>
        <w:rPr>
          <w:sz w:val="18"/>
          <w:szCs w:val="18"/>
        </w:rPr>
        <w:t>projections of active reported cases or cumulative reported deaths.</w:t>
      </w:r>
    </w:p>
    <w:p w14:paraId="3E62DD7C" w14:textId="0730D144" w:rsidR="00BA793A" w:rsidRDefault="00BA793A" w:rsidP="00BA793A">
      <w:pPr>
        <w:pStyle w:val="Caption"/>
        <w:spacing w:line="240" w:lineRule="auto"/>
        <w:contextualSpacing/>
        <w:rPr>
          <w:sz w:val="18"/>
          <w:szCs w:val="18"/>
        </w:rPr>
      </w:pPr>
      <w:proofErr w:type="spellStart"/>
      <w:r w:rsidRPr="00BA793A">
        <w:rPr>
          <w:sz w:val="18"/>
          <w:szCs w:val="18"/>
          <w:vertAlign w:val="superscript"/>
        </w:rPr>
        <w:t>d</w:t>
      </w:r>
      <w:r>
        <w:rPr>
          <w:sz w:val="18"/>
          <w:szCs w:val="18"/>
        </w:rPr>
        <w:t>The</w:t>
      </w:r>
      <w:proofErr w:type="spellEnd"/>
      <w:r>
        <w:rPr>
          <w:sz w:val="18"/>
          <w:szCs w:val="18"/>
        </w:rPr>
        <w:t xml:space="preserve"> ICM model does not return</w:t>
      </w:r>
      <w:r w:rsidRPr="00BA793A">
        <w:rPr>
          <w:sz w:val="18"/>
          <w:szCs w:val="18"/>
        </w:rPr>
        <w:t xml:space="preserve"> </w:t>
      </w:r>
      <w:r>
        <w:rPr>
          <w:sz w:val="18"/>
          <w:szCs w:val="18"/>
        </w:rPr>
        <w:t xml:space="preserve">projections of </w:t>
      </w:r>
      <w:r w:rsidR="001417F6">
        <w:rPr>
          <w:sz w:val="18"/>
          <w:szCs w:val="18"/>
        </w:rPr>
        <w:t>active or cumulative reported cases.</w:t>
      </w:r>
    </w:p>
    <w:p w14:paraId="6151461F" w14:textId="09EBEB41" w:rsidR="00BA793A" w:rsidRPr="007204B3" w:rsidRDefault="007204B3" w:rsidP="00BA793A">
      <w:pPr>
        <w:pStyle w:val="Caption"/>
        <w:spacing w:line="240" w:lineRule="auto"/>
        <w:contextualSpacing/>
        <w:rPr>
          <w:sz w:val="18"/>
          <w:szCs w:val="18"/>
        </w:rPr>
      </w:pPr>
      <w:proofErr w:type="spellStart"/>
      <w:proofErr w:type="gramStart"/>
      <w:r w:rsidRPr="007204B3">
        <w:rPr>
          <w:sz w:val="18"/>
          <w:szCs w:val="18"/>
          <w:vertAlign w:val="superscript"/>
        </w:rPr>
        <w:t>e</w:t>
      </w:r>
      <w:r>
        <w:rPr>
          <w:sz w:val="18"/>
          <w:szCs w:val="18"/>
        </w:rPr>
        <w:t>We</w:t>
      </w:r>
      <w:proofErr w:type="spellEnd"/>
      <w:proofErr w:type="gramEnd"/>
      <w:r>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256302">
            <w:pPr>
              <w:spacing w:line="240" w:lineRule="auto"/>
              <w:contextualSpacing/>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256302">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256302">
            <w:pPr>
              <w:spacing w:line="240" w:lineRule="auto"/>
              <w:contextualSpacing/>
              <w:jc w:val="center"/>
              <w:rPr>
                <w:sz w:val="18"/>
                <w:szCs w:val="18"/>
              </w:rPr>
            </w:pPr>
          </w:p>
        </w:tc>
        <w:tc>
          <w:tcPr>
            <w:tcW w:w="714" w:type="pct"/>
            <w:vMerge/>
            <w:vAlign w:val="center"/>
          </w:tcPr>
          <w:p w14:paraId="5A543BE4" w14:textId="7E0F2D4C"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256302"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256302" w:rsidRPr="00F1359C" w:rsidRDefault="00256302" w:rsidP="00256302">
            <w:pPr>
              <w:spacing w:line="240" w:lineRule="auto"/>
              <w:contextualSpacing/>
              <w:jc w:val="center"/>
              <w:rPr>
                <w:sz w:val="18"/>
                <w:szCs w:val="18"/>
              </w:rPr>
            </w:pPr>
            <w:r w:rsidRPr="00F1359C">
              <w:rPr>
                <w:sz w:val="18"/>
                <w:szCs w:val="18"/>
              </w:rPr>
              <w:t>Cumulative cases</w:t>
            </w:r>
          </w:p>
        </w:tc>
        <w:tc>
          <w:tcPr>
            <w:tcW w:w="714" w:type="pct"/>
            <w:vAlign w:val="center"/>
          </w:tcPr>
          <w:p w14:paraId="4A487FAC" w14:textId="2D7CFD6B"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256302" w:rsidRPr="00F1359C" w14:paraId="7E55CFC6"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256302" w:rsidRPr="00F1359C" w:rsidRDefault="00256302" w:rsidP="00256302">
            <w:pPr>
              <w:spacing w:line="240" w:lineRule="auto"/>
              <w:contextualSpacing/>
              <w:jc w:val="center"/>
              <w:rPr>
                <w:sz w:val="18"/>
                <w:szCs w:val="18"/>
              </w:rPr>
            </w:pPr>
          </w:p>
        </w:tc>
        <w:tc>
          <w:tcPr>
            <w:tcW w:w="714" w:type="pct"/>
            <w:vAlign w:val="center"/>
          </w:tcPr>
          <w:p w14:paraId="08CB6132" w14:textId="7A5DED7E" w:rsidR="00256302" w:rsidRPr="00F1359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69</w:t>
            </w:r>
          </w:p>
        </w:tc>
        <w:tc>
          <w:tcPr>
            <w:tcW w:w="714" w:type="pct"/>
            <w:vAlign w:val="center"/>
          </w:tcPr>
          <w:p w14:paraId="5AA8890C" w14:textId="01BA6D1E"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256302" w:rsidRPr="009E32BC" w:rsidRDefault="0025630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256302" w:rsidRPr="00F1359C" w:rsidRDefault="0025630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256302"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256302" w:rsidRPr="00F1359C" w:rsidRDefault="00256302" w:rsidP="00256302">
            <w:pPr>
              <w:spacing w:line="240" w:lineRule="auto"/>
              <w:contextualSpacing/>
              <w:jc w:val="center"/>
              <w:rPr>
                <w:sz w:val="18"/>
                <w:szCs w:val="18"/>
              </w:rPr>
            </w:pPr>
          </w:p>
        </w:tc>
        <w:tc>
          <w:tcPr>
            <w:tcW w:w="714" w:type="pct"/>
            <w:vAlign w:val="center"/>
          </w:tcPr>
          <w:p w14:paraId="4C32E2C0" w14:textId="6C9AE088" w:rsidR="00256302" w:rsidRPr="00F1359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476</w:t>
            </w:r>
          </w:p>
        </w:tc>
        <w:tc>
          <w:tcPr>
            <w:tcW w:w="714" w:type="pct"/>
            <w:vAlign w:val="center"/>
          </w:tcPr>
          <w:p w14:paraId="7FB0C52D" w14:textId="18BF77BD"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256302" w:rsidRPr="009E32BC" w:rsidRDefault="0025630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256302" w:rsidRPr="00F1359C" w:rsidRDefault="0025630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2564A2" w:rsidRPr="00F1359C" w14:paraId="35B875D1"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2564A2" w:rsidRPr="00F1359C" w:rsidRDefault="002564A2" w:rsidP="00256302">
            <w:pPr>
              <w:spacing w:line="240" w:lineRule="auto"/>
              <w:contextualSpacing/>
              <w:jc w:val="center"/>
              <w:rPr>
                <w:sz w:val="18"/>
                <w:szCs w:val="18"/>
              </w:rPr>
            </w:pPr>
            <w:r w:rsidRPr="00F1359C">
              <w:rPr>
                <w:sz w:val="18"/>
                <w:szCs w:val="18"/>
              </w:rPr>
              <w:t>Cumulative deaths</w:t>
            </w:r>
          </w:p>
        </w:tc>
        <w:tc>
          <w:tcPr>
            <w:tcW w:w="714" w:type="pct"/>
            <w:vAlign w:val="center"/>
          </w:tcPr>
          <w:p w14:paraId="5626944F" w14:textId="26A4866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Merge w:val="restart"/>
            <w:vAlign w:val="center"/>
          </w:tcPr>
          <w:p w14:paraId="21148A1F" w14:textId="36B9188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2C037E8F" w14:textId="6010C8A8"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Merge w:val="restart"/>
            <w:vAlign w:val="center"/>
          </w:tcPr>
          <w:p w14:paraId="1D1B0FBD" w14:textId="17366A29"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714" w:type="pct"/>
            <w:vAlign w:val="center"/>
          </w:tcPr>
          <w:p w14:paraId="32378CB1" w14:textId="729ED31E"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Align w:val="center"/>
          </w:tcPr>
          <w:p w14:paraId="181D43A3" w14:textId="66735DD0"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4</w:t>
            </w:r>
          </w:p>
        </w:tc>
      </w:tr>
      <w:tr w:rsidR="002564A2"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2564A2" w:rsidRPr="00F1359C" w:rsidRDefault="002564A2" w:rsidP="00256302">
            <w:pPr>
              <w:spacing w:line="240" w:lineRule="auto"/>
              <w:contextualSpacing/>
              <w:jc w:val="center"/>
              <w:rPr>
                <w:sz w:val="18"/>
                <w:szCs w:val="18"/>
              </w:rPr>
            </w:pPr>
          </w:p>
        </w:tc>
        <w:tc>
          <w:tcPr>
            <w:tcW w:w="714" w:type="pct"/>
            <w:vAlign w:val="center"/>
          </w:tcPr>
          <w:p w14:paraId="3136DC95" w14:textId="610EB4C3" w:rsidR="002564A2" w:rsidRPr="00F1359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20B904FE" w14:textId="6EBDEE83"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7501407A" w14:textId="537FB045"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Merge/>
            <w:vAlign w:val="center"/>
          </w:tcPr>
          <w:p w14:paraId="4C13735B" w14:textId="0D413512"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714" w:type="pct"/>
            <w:vAlign w:val="center"/>
          </w:tcPr>
          <w:p w14:paraId="213D4300" w14:textId="2EDDACC0" w:rsidR="002564A2" w:rsidRPr="009E32BC" w:rsidRDefault="002564A2" w:rsidP="00256302">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Align w:val="center"/>
          </w:tcPr>
          <w:p w14:paraId="464021C7" w14:textId="1FAF9C77" w:rsidR="002564A2" w:rsidRPr="00F1359C" w:rsidRDefault="002564A2" w:rsidP="00256302">
            <w:pPr>
              <w:keepNext/>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996</w:t>
            </w:r>
          </w:p>
        </w:tc>
      </w:tr>
      <w:tr w:rsidR="002564A2" w:rsidRPr="00F1359C" w14:paraId="410BF6E5" w14:textId="77777777" w:rsidTr="0025630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2564A2" w:rsidRPr="00F1359C" w:rsidRDefault="002564A2" w:rsidP="00256302">
            <w:pPr>
              <w:spacing w:line="240" w:lineRule="auto"/>
              <w:contextualSpacing/>
              <w:jc w:val="center"/>
              <w:rPr>
                <w:sz w:val="18"/>
                <w:szCs w:val="18"/>
              </w:rPr>
            </w:pPr>
          </w:p>
        </w:tc>
        <w:tc>
          <w:tcPr>
            <w:tcW w:w="714" w:type="pct"/>
            <w:vAlign w:val="center"/>
          </w:tcPr>
          <w:p w14:paraId="19E02F0C" w14:textId="154E0E95" w:rsidR="002564A2" w:rsidRPr="00F1359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Merge/>
            <w:vAlign w:val="center"/>
          </w:tcPr>
          <w:p w14:paraId="48799622" w14:textId="07B27F4C"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7B8167B8" w14:textId="025131A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Merge/>
            <w:vAlign w:val="center"/>
          </w:tcPr>
          <w:p w14:paraId="2E750816" w14:textId="4308D3B2"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5AC412C6" w14:textId="1CC01A13" w:rsidR="002564A2" w:rsidRPr="009E32BC" w:rsidRDefault="002564A2" w:rsidP="00256302">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Align w:val="center"/>
          </w:tcPr>
          <w:p w14:paraId="2F112D84" w14:textId="75AD9BF3" w:rsidR="002564A2" w:rsidRPr="00F1359C" w:rsidRDefault="002564A2" w:rsidP="00256302">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0.956</w:t>
            </w: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4C8ED21C"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256302">
        <w:rPr>
          <w:i/>
          <w:iCs/>
          <w:sz w:val="18"/>
          <w:szCs w:val="18"/>
        </w:rPr>
        <w:t xml:space="preserve">cumulative </w:t>
      </w:r>
      <w:r w:rsidR="009C0378" w:rsidRPr="00D469A4">
        <w:rPr>
          <w:i/>
          <w:iCs/>
          <w:sz w:val="18"/>
          <w:szCs w:val="18"/>
        </w:rPr>
        <w:t>case</w:t>
      </w:r>
      <w:r w:rsidR="006B1B21">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54628365"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w:t>
      </w:r>
      <w:proofErr w:type="spellStart"/>
      <w:r w:rsidRPr="00F1359C">
        <w:rPr>
          <w:sz w:val="18"/>
          <w:szCs w:val="18"/>
        </w:rPr>
        <w:t>SAPHIRE</w:t>
      </w:r>
      <w:r w:rsidR="00D90E23" w:rsidRPr="00D90E23">
        <w:rPr>
          <w:sz w:val="18"/>
          <w:szCs w:val="18"/>
          <w:vertAlign w:val="superscript"/>
        </w:rPr>
        <w:t>d</w:t>
      </w:r>
      <w:proofErr w:type="spellEnd"/>
      <w:r w:rsidRPr="00F1359C">
        <w:rPr>
          <w:sz w:val="18"/>
          <w:szCs w:val="18"/>
        </w:rPr>
        <w:t>, SEIR-</w:t>
      </w:r>
      <w:proofErr w:type="spellStart"/>
      <w:r w:rsidRPr="00F1359C">
        <w:rPr>
          <w:sz w:val="18"/>
          <w:szCs w:val="18"/>
        </w:rPr>
        <w:t>fansy</w:t>
      </w:r>
      <w:proofErr w:type="spellEnd"/>
      <w:r w:rsidRPr="00F1359C">
        <w:rPr>
          <w:sz w:val="18"/>
          <w:szCs w:val="18"/>
        </w:rPr>
        <w:t xml:space="preserve"> and </w:t>
      </w:r>
      <w:proofErr w:type="spellStart"/>
      <w:r w:rsidRPr="00F1359C">
        <w:rPr>
          <w:sz w:val="18"/>
          <w:szCs w:val="18"/>
        </w:rPr>
        <w:t>ICM</w:t>
      </w:r>
      <w:r w:rsidR="000D2B7F" w:rsidRPr="000D2B7F">
        <w:rPr>
          <w:sz w:val="18"/>
          <w:szCs w:val="18"/>
          <w:vertAlign w:val="superscript"/>
        </w:rPr>
        <w:t>d</w:t>
      </w:r>
      <w:proofErr w:type="spellEnd"/>
      <w:r w:rsidRPr="00F1359C">
        <w:rPr>
          <w:sz w:val="18"/>
          <w:szCs w:val="18"/>
        </w:rPr>
        <w:t xml:space="preserve">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0D2B7F">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D90E23">
            <w:pPr>
              <w:pStyle w:val="Caption"/>
              <w:spacing w:line="240" w:lineRule="auto"/>
              <w:contextualSpacing/>
              <w:jc w:val="center"/>
              <w:rPr>
                <w:sz w:val="20"/>
                <w:szCs w:val="20"/>
              </w:rPr>
            </w:pPr>
            <w:r>
              <w:rPr>
                <w:sz w:val="20"/>
                <w:szCs w:val="20"/>
              </w:rPr>
              <w:t>COVID-count</w:t>
            </w:r>
          </w:p>
        </w:tc>
        <w:tc>
          <w:tcPr>
            <w:tcW w:w="1440" w:type="dxa"/>
            <w:vMerge w:val="restart"/>
            <w:vAlign w:val="center"/>
          </w:tcPr>
          <w:p w14:paraId="2B48DF06" w14:textId="6C568629" w:rsid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0E5BF1FA" w:rsidR="00501653" w:rsidRP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w:t>
            </w:r>
            <w:proofErr w:type="spellStart"/>
            <w:r>
              <w:rPr>
                <w:sz w:val="20"/>
                <w:szCs w:val="20"/>
              </w:rPr>
              <w:t>C</w:t>
            </w:r>
            <w:r w:rsidR="003C293B">
              <w:rPr>
                <w:sz w:val="20"/>
                <w:szCs w:val="20"/>
              </w:rPr>
              <w:t>r</w:t>
            </w:r>
            <w:r>
              <w:rPr>
                <w:sz w:val="20"/>
                <w:szCs w:val="20"/>
              </w:rPr>
              <w:t>I</w:t>
            </w:r>
            <w:proofErr w:type="spellEnd"/>
            <w:r>
              <w:rPr>
                <w:sz w:val="20"/>
                <w:szCs w:val="20"/>
              </w:rPr>
              <w:t xml:space="preserve">)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D90E23">
            <w:pPr>
              <w:pStyle w:val="Caption"/>
              <w:spacing w:line="240" w:lineRule="auto"/>
              <w:contextualSpacing/>
              <w:jc w:val="center"/>
              <w:rPr>
                <w:sz w:val="20"/>
                <w:szCs w:val="20"/>
              </w:rPr>
            </w:pPr>
          </w:p>
        </w:tc>
        <w:tc>
          <w:tcPr>
            <w:tcW w:w="1440" w:type="dxa"/>
            <w:vMerge/>
            <w:vAlign w:val="center"/>
          </w:tcPr>
          <w:p w14:paraId="71868C69" w14:textId="77777777" w:rsidR="00501653"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D90E23" w14:paraId="3E34EBD5"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6C06E536" w14:textId="77777777" w:rsidR="00D90E23" w:rsidRPr="00261C25" w:rsidRDefault="00D90E23" w:rsidP="00D90E23">
            <w:pPr>
              <w:pStyle w:val="Caption"/>
              <w:spacing w:line="240" w:lineRule="auto"/>
              <w:contextualSpacing/>
              <w:jc w:val="center"/>
              <w:rPr>
                <w:sz w:val="20"/>
                <w:szCs w:val="20"/>
              </w:rPr>
            </w:pPr>
            <w:r>
              <w:rPr>
                <w:sz w:val="20"/>
                <w:szCs w:val="20"/>
              </w:rPr>
              <w:t xml:space="preserve">Active </w:t>
            </w:r>
            <w:r w:rsidRPr="00261C25">
              <w:rPr>
                <w:sz w:val="20"/>
                <w:szCs w:val="20"/>
              </w:rPr>
              <w:t>cases</w:t>
            </w:r>
          </w:p>
          <w:p w14:paraId="7DA82A17" w14:textId="5F942D3F" w:rsidR="00D90E23" w:rsidRPr="00261C25" w:rsidRDefault="00256302"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37639D68" w14:textId="5298A1A0" w:rsidR="00D90E23" w:rsidRPr="005B18EB"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Observed</w:t>
            </w:r>
          </w:p>
        </w:tc>
        <w:tc>
          <w:tcPr>
            <w:tcW w:w="3894" w:type="dxa"/>
            <w:vAlign w:val="center"/>
          </w:tcPr>
          <w:p w14:paraId="039A6BBD" w14:textId="447D6BDD"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57</w:t>
            </w:r>
          </w:p>
        </w:tc>
        <w:tc>
          <w:tcPr>
            <w:tcW w:w="3894" w:type="dxa"/>
            <w:vAlign w:val="center"/>
          </w:tcPr>
          <w:p w14:paraId="5623D3AD" w14:textId="1A9FD6FA"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44</w:t>
            </w:r>
          </w:p>
        </w:tc>
        <w:tc>
          <w:tcPr>
            <w:tcW w:w="3894" w:type="dxa"/>
            <w:vAlign w:val="center"/>
          </w:tcPr>
          <w:p w14:paraId="377C7F85" w14:textId="0106F88F"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26</w:t>
            </w:r>
          </w:p>
        </w:tc>
      </w:tr>
      <w:tr w:rsidR="00D90E23" w14:paraId="59660D12"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D07177D" w14:textId="77777777" w:rsidR="00D90E23" w:rsidRPr="00261C25" w:rsidRDefault="00D90E23" w:rsidP="00D90E23">
            <w:pPr>
              <w:pStyle w:val="Caption"/>
              <w:spacing w:line="240" w:lineRule="auto"/>
              <w:contextualSpacing/>
              <w:jc w:val="center"/>
              <w:rPr>
                <w:sz w:val="20"/>
                <w:szCs w:val="20"/>
              </w:rPr>
            </w:pPr>
          </w:p>
        </w:tc>
        <w:tc>
          <w:tcPr>
            <w:tcW w:w="1440" w:type="dxa"/>
            <w:vAlign w:val="center"/>
          </w:tcPr>
          <w:p w14:paraId="341CD74D" w14:textId="037A4139" w:rsidR="00D90E23" w:rsidRPr="005B18EB"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SEIR-</w:t>
            </w:r>
            <w:proofErr w:type="spellStart"/>
            <w:r>
              <w:rPr>
                <w:b/>
                <w:bCs/>
                <w:sz w:val="20"/>
                <w:szCs w:val="20"/>
              </w:rPr>
              <w:t>fansy</w:t>
            </w:r>
            <w:proofErr w:type="spellEnd"/>
          </w:p>
        </w:tc>
        <w:tc>
          <w:tcPr>
            <w:tcW w:w="3894" w:type="dxa"/>
            <w:vAlign w:val="center"/>
          </w:tcPr>
          <w:p w14:paraId="0424CED3"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5.32</w:t>
            </w:r>
          </w:p>
          <w:p w14:paraId="517C63FD" w14:textId="131F2C96"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5.12-5.52) [9.3]</w:t>
            </w:r>
          </w:p>
        </w:tc>
        <w:tc>
          <w:tcPr>
            <w:tcW w:w="3894" w:type="dxa"/>
            <w:vAlign w:val="center"/>
          </w:tcPr>
          <w:p w14:paraId="2DFE25F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3.99</w:t>
            </w:r>
          </w:p>
          <w:p w14:paraId="2C14B189" w14:textId="0A03A1AB"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3.85-4.14) [9.13]</w:t>
            </w:r>
          </w:p>
        </w:tc>
        <w:tc>
          <w:tcPr>
            <w:tcW w:w="3894" w:type="dxa"/>
            <w:vAlign w:val="center"/>
          </w:tcPr>
          <w:p w14:paraId="485DD94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2.96</w:t>
            </w:r>
          </w:p>
          <w:p w14:paraId="30EB9955" w14:textId="5365C040"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2.85-3.06) [11.53]</w:t>
            </w:r>
          </w:p>
        </w:tc>
      </w:tr>
      <w:tr w:rsidR="007D4886" w14:paraId="291C8F3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D90E23">
            <w:pPr>
              <w:pStyle w:val="Caption"/>
              <w:spacing w:line="240" w:lineRule="auto"/>
              <w:contextualSpacing/>
              <w:jc w:val="center"/>
              <w:rPr>
                <w:sz w:val="20"/>
                <w:szCs w:val="20"/>
              </w:rPr>
            </w:pPr>
            <w:r w:rsidRPr="00261C25">
              <w:rPr>
                <w:sz w:val="20"/>
                <w:szCs w:val="20"/>
              </w:rPr>
              <w:t>Cumulative cases</w:t>
            </w:r>
          </w:p>
          <w:p w14:paraId="70F2BFC3" w14:textId="51B123FA" w:rsidR="00261C25" w:rsidRPr="00261C25" w:rsidRDefault="00256302"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D90E23">
            <w:pPr>
              <w:pStyle w:val="Caption"/>
              <w:spacing w:line="240" w:lineRule="auto"/>
              <w:contextualSpacing/>
              <w:jc w:val="center"/>
              <w:rPr>
                <w:sz w:val="20"/>
                <w:szCs w:val="20"/>
              </w:rPr>
            </w:pPr>
          </w:p>
        </w:tc>
        <w:tc>
          <w:tcPr>
            <w:tcW w:w="1440" w:type="dxa"/>
            <w:vAlign w:val="center"/>
          </w:tcPr>
          <w:p w14:paraId="50F51CC6" w14:textId="19D8BA7B" w:rsidR="007D4886"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highlight w:val="red"/>
              </w:rPr>
            </w:pPr>
            <w:r w:rsidRPr="00967889">
              <w:rPr>
                <w:b/>
                <w:bCs/>
                <w:sz w:val="20"/>
                <w:szCs w:val="20"/>
                <w:highlight w:val="red"/>
              </w:rPr>
              <w:t>SAPHIRE</w:t>
            </w:r>
          </w:p>
        </w:tc>
        <w:tc>
          <w:tcPr>
            <w:tcW w:w="3894" w:type="dxa"/>
            <w:vAlign w:val="center"/>
          </w:tcPr>
          <w:p w14:paraId="57F7ECC3" w14:textId="0F3AF855" w:rsidR="005B18EB"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578</w:t>
            </w:r>
            <w:r w:rsidR="00261C25" w:rsidRPr="00967889">
              <w:rPr>
                <w:i w:val="0"/>
                <w:iCs w:val="0"/>
                <w:sz w:val="20"/>
                <w:szCs w:val="20"/>
                <w:highlight w:val="red"/>
              </w:rPr>
              <w:t>.21</w:t>
            </w:r>
            <w:r w:rsidRPr="00967889">
              <w:rPr>
                <w:i w:val="0"/>
                <w:iCs w:val="0"/>
                <w:sz w:val="20"/>
                <w:szCs w:val="20"/>
                <w:highlight w:val="red"/>
              </w:rPr>
              <w:t xml:space="preserve"> </w:t>
            </w:r>
          </w:p>
          <w:p w14:paraId="35DB1FD3" w14:textId="2E8714F0" w:rsidR="007D4886"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46</w:t>
            </w:r>
            <w:r w:rsidR="00261C25" w:rsidRPr="00967889">
              <w:rPr>
                <w:i w:val="0"/>
                <w:iCs w:val="0"/>
                <w:sz w:val="20"/>
                <w:szCs w:val="20"/>
                <w:highlight w:val="red"/>
              </w:rPr>
              <w:t>.</w:t>
            </w:r>
            <w:r w:rsidRPr="00967889">
              <w:rPr>
                <w:i w:val="0"/>
                <w:iCs w:val="0"/>
                <w:sz w:val="20"/>
                <w:szCs w:val="20"/>
                <w:highlight w:val="red"/>
              </w:rPr>
              <w:t>4</w:t>
            </w:r>
            <w:r w:rsidR="00261C25" w:rsidRPr="00967889">
              <w:rPr>
                <w:i w:val="0"/>
                <w:iCs w:val="0"/>
                <w:sz w:val="20"/>
                <w:szCs w:val="20"/>
                <w:highlight w:val="red"/>
              </w:rPr>
              <w:t>1</w:t>
            </w:r>
            <w:r w:rsidR="005B18EB" w:rsidRPr="00967889">
              <w:rPr>
                <w:i w:val="0"/>
                <w:iCs w:val="0"/>
                <w:sz w:val="20"/>
                <w:szCs w:val="20"/>
                <w:highlight w:val="red"/>
              </w:rPr>
              <w:t>-</w:t>
            </w:r>
            <w:r w:rsidRPr="00967889">
              <w:rPr>
                <w:i w:val="0"/>
                <w:iCs w:val="0"/>
                <w:sz w:val="20"/>
                <w:szCs w:val="20"/>
                <w:highlight w:val="red"/>
              </w:rPr>
              <w:t>1134</w:t>
            </w:r>
            <w:r w:rsidR="00261C25" w:rsidRPr="00967889">
              <w:rPr>
                <w:i w:val="0"/>
                <w:iCs w:val="0"/>
                <w:sz w:val="20"/>
                <w:szCs w:val="20"/>
                <w:highlight w:val="red"/>
              </w:rPr>
              <w:t>.20</w:t>
            </w:r>
            <w:r w:rsidRPr="00967889">
              <w:rPr>
                <w:i w:val="0"/>
                <w:iCs w:val="0"/>
                <w:sz w:val="20"/>
                <w:szCs w:val="20"/>
                <w:highlight w:val="red"/>
              </w:rPr>
              <w:t>) [70.7]</w:t>
            </w:r>
          </w:p>
        </w:tc>
        <w:tc>
          <w:tcPr>
            <w:tcW w:w="3894" w:type="dxa"/>
            <w:vAlign w:val="center"/>
          </w:tcPr>
          <w:p w14:paraId="6212D83F" w14:textId="2B525A6F" w:rsidR="005B18EB"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612</w:t>
            </w:r>
            <w:r w:rsidR="00261C25" w:rsidRPr="00967889">
              <w:rPr>
                <w:i w:val="0"/>
                <w:iCs w:val="0"/>
                <w:sz w:val="20"/>
                <w:szCs w:val="20"/>
                <w:highlight w:val="red"/>
              </w:rPr>
              <w:t>.</w:t>
            </w:r>
            <w:r w:rsidRPr="00967889">
              <w:rPr>
                <w:i w:val="0"/>
                <w:iCs w:val="0"/>
                <w:sz w:val="20"/>
                <w:szCs w:val="20"/>
                <w:highlight w:val="red"/>
              </w:rPr>
              <w:t>79</w:t>
            </w:r>
          </w:p>
          <w:p w14:paraId="43E603DE" w14:textId="46A6E730" w:rsidR="007D4886"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52</w:t>
            </w:r>
            <w:r w:rsidR="00261C25" w:rsidRPr="00967889">
              <w:rPr>
                <w:i w:val="0"/>
                <w:iCs w:val="0"/>
                <w:sz w:val="20"/>
                <w:szCs w:val="20"/>
                <w:highlight w:val="red"/>
              </w:rPr>
              <w:t>.</w:t>
            </w:r>
            <w:r w:rsidRPr="00967889">
              <w:rPr>
                <w:i w:val="0"/>
                <w:iCs w:val="0"/>
                <w:sz w:val="20"/>
                <w:szCs w:val="20"/>
                <w:highlight w:val="red"/>
              </w:rPr>
              <w:t>253</w:t>
            </w:r>
            <w:r w:rsidR="005B18EB" w:rsidRPr="00967889">
              <w:rPr>
                <w:i w:val="0"/>
                <w:iCs w:val="0"/>
                <w:sz w:val="20"/>
                <w:szCs w:val="20"/>
                <w:highlight w:val="red"/>
              </w:rPr>
              <w:t>-</w:t>
            </w:r>
            <w:r w:rsidRPr="00967889">
              <w:rPr>
                <w:i w:val="0"/>
                <w:iCs w:val="0"/>
                <w:sz w:val="20"/>
                <w:szCs w:val="20"/>
                <w:highlight w:val="red"/>
              </w:rPr>
              <w:t>1161</w:t>
            </w:r>
            <w:r w:rsidR="00261C25" w:rsidRPr="00967889">
              <w:rPr>
                <w:i w:val="0"/>
                <w:iCs w:val="0"/>
                <w:sz w:val="20"/>
                <w:szCs w:val="20"/>
                <w:highlight w:val="red"/>
              </w:rPr>
              <w:t>.</w:t>
            </w:r>
            <w:r w:rsidRPr="00967889">
              <w:rPr>
                <w:i w:val="0"/>
                <w:iCs w:val="0"/>
                <w:sz w:val="20"/>
                <w:szCs w:val="20"/>
                <w:highlight w:val="red"/>
              </w:rPr>
              <w:t>26) [64.8]</w:t>
            </w:r>
          </w:p>
        </w:tc>
        <w:tc>
          <w:tcPr>
            <w:tcW w:w="3894" w:type="dxa"/>
            <w:vAlign w:val="center"/>
          </w:tcPr>
          <w:p w14:paraId="0F2FE282" w14:textId="66D93BC8" w:rsidR="005B18EB"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622</w:t>
            </w:r>
            <w:r w:rsidR="00261C25" w:rsidRPr="00967889">
              <w:rPr>
                <w:i w:val="0"/>
                <w:iCs w:val="0"/>
                <w:sz w:val="20"/>
                <w:szCs w:val="20"/>
                <w:highlight w:val="red"/>
              </w:rPr>
              <w:t>.</w:t>
            </w:r>
            <w:r w:rsidRPr="00967889">
              <w:rPr>
                <w:i w:val="0"/>
                <w:iCs w:val="0"/>
                <w:sz w:val="20"/>
                <w:szCs w:val="20"/>
                <w:highlight w:val="red"/>
              </w:rPr>
              <w:t>3</w:t>
            </w:r>
            <w:r w:rsidR="00261C25" w:rsidRPr="00967889">
              <w:rPr>
                <w:i w:val="0"/>
                <w:iCs w:val="0"/>
                <w:sz w:val="20"/>
                <w:szCs w:val="20"/>
                <w:highlight w:val="red"/>
              </w:rPr>
              <w:t>2</w:t>
            </w:r>
            <w:r w:rsidRPr="00967889">
              <w:rPr>
                <w:i w:val="0"/>
                <w:iCs w:val="0"/>
                <w:sz w:val="20"/>
                <w:szCs w:val="20"/>
                <w:highlight w:val="red"/>
              </w:rPr>
              <w:t xml:space="preserve"> </w:t>
            </w:r>
          </w:p>
          <w:p w14:paraId="311DE2D5" w14:textId="560D3B6A" w:rsidR="007D4886" w:rsidRPr="00967889"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highlight w:val="red"/>
              </w:rPr>
            </w:pPr>
            <w:r w:rsidRPr="00967889">
              <w:rPr>
                <w:i w:val="0"/>
                <w:iCs w:val="0"/>
                <w:sz w:val="20"/>
                <w:szCs w:val="20"/>
                <w:highlight w:val="red"/>
              </w:rPr>
              <w:t>(55</w:t>
            </w:r>
            <w:r w:rsidR="00261C25" w:rsidRPr="00967889">
              <w:rPr>
                <w:i w:val="0"/>
                <w:iCs w:val="0"/>
                <w:sz w:val="20"/>
                <w:szCs w:val="20"/>
                <w:highlight w:val="red"/>
              </w:rPr>
              <w:t>.</w:t>
            </w:r>
            <w:r w:rsidRPr="00967889">
              <w:rPr>
                <w:i w:val="0"/>
                <w:iCs w:val="0"/>
                <w:sz w:val="20"/>
                <w:szCs w:val="20"/>
                <w:highlight w:val="red"/>
              </w:rPr>
              <w:t>7</w:t>
            </w:r>
            <w:r w:rsidR="00261C25" w:rsidRPr="00967889">
              <w:rPr>
                <w:i w:val="0"/>
                <w:iCs w:val="0"/>
                <w:sz w:val="20"/>
                <w:szCs w:val="20"/>
                <w:highlight w:val="red"/>
              </w:rPr>
              <w:t>9</w:t>
            </w:r>
            <w:r w:rsidR="005B18EB" w:rsidRPr="00967889">
              <w:rPr>
                <w:i w:val="0"/>
                <w:iCs w:val="0"/>
                <w:sz w:val="20"/>
                <w:szCs w:val="20"/>
                <w:highlight w:val="red"/>
              </w:rPr>
              <w:t>-</w:t>
            </w:r>
            <w:r w:rsidRPr="00967889">
              <w:rPr>
                <w:i w:val="0"/>
                <w:iCs w:val="0"/>
                <w:sz w:val="20"/>
                <w:szCs w:val="20"/>
                <w:highlight w:val="red"/>
              </w:rPr>
              <w:t>1163</w:t>
            </w:r>
            <w:r w:rsidR="00261C25" w:rsidRPr="00967889">
              <w:rPr>
                <w:i w:val="0"/>
                <w:iCs w:val="0"/>
                <w:sz w:val="20"/>
                <w:szCs w:val="20"/>
                <w:highlight w:val="red"/>
              </w:rPr>
              <w:t>.17</w:t>
            </w:r>
            <w:r w:rsidRPr="00967889">
              <w:rPr>
                <w:i w:val="0"/>
                <w:iCs w:val="0"/>
                <w:sz w:val="20"/>
                <w:szCs w:val="20"/>
                <w:highlight w:val="red"/>
              </w:rPr>
              <w:t>) [60.5]</w:t>
            </w:r>
          </w:p>
        </w:tc>
      </w:tr>
      <w:tr w:rsidR="007D4886" w14:paraId="7424680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D90E23">
            <w:pPr>
              <w:pStyle w:val="Caption"/>
              <w:spacing w:line="240" w:lineRule="auto"/>
              <w:contextualSpacing/>
              <w:jc w:val="center"/>
              <w:rPr>
                <w:sz w:val="20"/>
                <w:szCs w:val="20"/>
              </w:rPr>
            </w:pPr>
          </w:p>
        </w:tc>
        <w:tc>
          <w:tcPr>
            <w:tcW w:w="1440" w:type="dxa"/>
            <w:vAlign w:val="center"/>
          </w:tcPr>
          <w:p w14:paraId="362D75DA" w14:textId="2A76AF84"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D90E23">
            <w:pPr>
              <w:pStyle w:val="Caption"/>
              <w:spacing w:line="240" w:lineRule="auto"/>
              <w:contextualSpacing/>
              <w:jc w:val="center"/>
              <w:rPr>
                <w:sz w:val="20"/>
                <w:szCs w:val="20"/>
              </w:rPr>
            </w:pPr>
          </w:p>
        </w:tc>
        <w:tc>
          <w:tcPr>
            <w:tcW w:w="1440" w:type="dxa"/>
            <w:vAlign w:val="center"/>
          </w:tcPr>
          <w:p w14:paraId="1D04DD89" w14:textId="26382296" w:rsidR="007D4886" w:rsidRPr="005B18E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002636E0"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D90E23">
            <w:pPr>
              <w:pStyle w:val="Caption"/>
              <w:spacing w:line="240" w:lineRule="auto"/>
              <w:contextualSpacing/>
              <w:jc w:val="center"/>
              <w:rPr>
                <w:b w:val="0"/>
                <w:bCs w:val="0"/>
                <w:sz w:val="20"/>
                <w:szCs w:val="20"/>
              </w:rPr>
            </w:pPr>
            <w:r>
              <w:rPr>
                <w:sz w:val="20"/>
                <w:szCs w:val="20"/>
              </w:rPr>
              <w:t>Cumulative deaths</w:t>
            </w:r>
          </w:p>
          <w:p w14:paraId="54FBC7E4" w14:textId="77B84771" w:rsidR="00261C25" w:rsidRDefault="00256302"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010A3878"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D90E23">
            <w:pPr>
              <w:pStyle w:val="Caption"/>
              <w:spacing w:line="240" w:lineRule="auto"/>
              <w:contextualSpacing/>
              <w:jc w:val="center"/>
              <w:rPr>
                <w:sz w:val="20"/>
                <w:szCs w:val="20"/>
              </w:rPr>
            </w:pPr>
          </w:p>
        </w:tc>
        <w:tc>
          <w:tcPr>
            <w:tcW w:w="1440" w:type="dxa"/>
            <w:vAlign w:val="center"/>
          </w:tcPr>
          <w:p w14:paraId="5B8A2447" w14:textId="10A09FB1"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2C5D10C1"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w:t>
      </w:r>
      <w:r w:rsidR="00256302">
        <w:rPr>
          <w:i/>
          <w:iCs/>
          <w:sz w:val="18"/>
          <w:szCs w:val="18"/>
        </w:rPr>
        <w:t xml:space="preserve"> total</w:t>
      </w:r>
      <w:r>
        <w:rPr>
          <w:i/>
          <w:iCs/>
          <w:sz w:val="18"/>
          <w:szCs w:val="18"/>
        </w:rPr>
        <w:t xml:space="preserve"> active case</w:t>
      </w:r>
      <w:r w:rsidR="00256302">
        <w:rPr>
          <w:i/>
          <w:iCs/>
          <w:sz w:val="18"/>
          <w:szCs w:val="18"/>
        </w:rPr>
        <w:t xml:space="preserve"> or total cumulative death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256302">
        <w:rPr>
          <w:bCs/>
          <w:i/>
          <w:iCs/>
        </w:rPr>
        <w:t>Fig</w:t>
      </w:r>
      <w:r w:rsidR="00F044D6" w:rsidRPr="00256302">
        <w:rPr>
          <w:bCs/>
          <w:i/>
          <w:iCs/>
        </w:rPr>
        <w:t>ure</w:t>
      </w:r>
      <w:r w:rsidRPr="00256302">
        <w:rPr>
          <w:bCs/>
          <w:i/>
          <w:iCs/>
        </w:rPr>
        <w:t xml:space="preserve"> </w:t>
      </w:r>
      <w:r w:rsidR="00F739BD" w:rsidRPr="00256302">
        <w:rPr>
          <w:bCs/>
          <w:i/>
          <w:iCs/>
        </w:rPr>
        <w:t>6</w:t>
      </w:r>
      <w:r w:rsidRPr="00256302">
        <w:rPr>
          <w:bCs/>
          <w:i/>
          <w:iCs/>
        </w:rPr>
        <w:t xml:space="preserve">: Comparison of projected and observed </w:t>
      </w:r>
      <w:r w:rsidR="006E4F06" w:rsidRPr="00256302">
        <w:rPr>
          <w:bCs/>
          <w:i/>
          <w:iCs/>
        </w:rPr>
        <w:t>reported</w:t>
      </w:r>
      <w:r w:rsidRPr="00256302">
        <w:rPr>
          <w:bCs/>
          <w:i/>
          <w:iCs/>
        </w:rPr>
        <w:t xml:space="preserve"> </w:t>
      </w:r>
      <w:r w:rsidR="005E6647" w:rsidRPr="00256302">
        <w:rPr>
          <w:bCs/>
          <w:i/>
          <w:iCs/>
        </w:rPr>
        <w:t>active</w:t>
      </w:r>
      <w:r w:rsidR="00E84607" w:rsidRPr="00256302">
        <w:rPr>
          <w:bCs/>
          <w:i/>
          <w:iCs/>
        </w:rPr>
        <w:t xml:space="preserve"> </w:t>
      </w:r>
      <w:r w:rsidRPr="00256302">
        <w:rPr>
          <w:bCs/>
          <w:i/>
          <w:iCs/>
        </w:rPr>
        <w:t xml:space="preserve">cases from </w:t>
      </w:r>
      <w:r w:rsidR="005E6647" w:rsidRPr="00256302">
        <w:rPr>
          <w:bCs/>
          <w:i/>
          <w:iCs/>
        </w:rPr>
        <w:t>October</w:t>
      </w:r>
      <w:r w:rsidRPr="00256302">
        <w:rPr>
          <w:bCs/>
          <w:i/>
          <w:iCs/>
        </w:rPr>
        <w:t xml:space="preserve"> 1</w:t>
      </w:r>
      <w:r w:rsidR="005E6647" w:rsidRPr="00256302">
        <w:rPr>
          <w:bCs/>
          <w:i/>
          <w:iCs/>
        </w:rPr>
        <w:t>6</w:t>
      </w:r>
      <w:r w:rsidRPr="00256302">
        <w:rPr>
          <w:bCs/>
          <w:i/>
          <w:iCs/>
        </w:rPr>
        <w:t xml:space="preserve"> to </w:t>
      </w:r>
      <w:r w:rsidR="005E6647" w:rsidRPr="00256302">
        <w:rPr>
          <w:bCs/>
          <w:i/>
          <w:iCs/>
        </w:rPr>
        <w:t>December</w:t>
      </w:r>
      <w:r w:rsidRPr="00256302">
        <w:rPr>
          <w:bCs/>
          <w:i/>
          <w:iCs/>
        </w:rPr>
        <w:t xml:space="preserve"> </w:t>
      </w:r>
      <w:r w:rsidR="005E6647" w:rsidRPr="00256302">
        <w:rPr>
          <w:bCs/>
          <w:i/>
          <w:iCs/>
        </w:rPr>
        <w:t>31</w:t>
      </w:r>
      <w:r w:rsidRPr="00256302">
        <w:rPr>
          <w:bCs/>
          <w:i/>
          <w:iCs/>
        </w:rPr>
        <w:t xml:space="preserve"> for India, using training data from March 15 to </w:t>
      </w:r>
      <w:r w:rsidR="005E6647" w:rsidRPr="00256302">
        <w:rPr>
          <w:bCs/>
          <w:i/>
          <w:iCs/>
        </w:rPr>
        <w:t>October</w:t>
      </w:r>
      <w:r w:rsidRPr="00256302">
        <w:rPr>
          <w:bCs/>
          <w:i/>
          <w:iCs/>
        </w:rPr>
        <w:t xml:space="preserve"> 1</w:t>
      </w:r>
      <w:r w:rsidR="005E6647" w:rsidRPr="00256302">
        <w:rPr>
          <w:bCs/>
          <w:i/>
          <w:iCs/>
        </w:rPr>
        <w:t>5, 2020</w:t>
      </w:r>
      <w:r w:rsidRPr="00256302">
        <w:rPr>
          <w:bCs/>
          <w:i/>
          <w:iCs/>
        </w:rPr>
        <w:t>.</w:t>
      </w:r>
      <w:r w:rsidR="0039147E" w:rsidRPr="00256302">
        <w:rPr>
          <w:b/>
          <w:noProof/>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256302">
        <w:rPr>
          <w:bCs/>
          <w:i/>
          <w:iCs/>
        </w:rPr>
        <w:t>Figure 7: Comparison of projected and observed reported cumulative cases from October 16 to December 31 for India, using training data from March 15 to October 15, 2020.</w:t>
      </w:r>
      <w:r w:rsidR="0039147E" w:rsidRPr="00256302">
        <w:rPr>
          <w:noProof/>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2">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1D8A433E" w:rsidR="005E6647" w:rsidRDefault="005E6647" w:rsidP="005E6647">
      <w:pPr>
        <w:jc w:val="center"/>
        <w:rPr>
          <w:bCs/>
          <w:i/>
          <w:iCs/>
        </w:rPr>
      </w:pPr>
      <w:r w:rsidRPr="00256302">
        <w:rPr>
          <w:bCs/>
          <w:i/>
          <w:iCs/>
        </w:rPr>
        <w:t xml:space="preserve">Figure </w:t>
      </w:r>
      <w:r w:rsidR="009A528F" w:rsidRPr="00256302">
        <w:rPr>
          <w:bCs/>
          <w:i/>
          <w:iCs/>
        </w:rPr>
        <w:t>8</w:t>
      </w:r>
      <w:r w:rsidRPr="00256302">
        <w:rPr>
          <w:bCs/>
          <w:i/>
          <w:iCs/>
        </w:rPr>
        <w:t>: Comparison of projected and observed reported cumulative deaths from October 16 to December 31 for India, using training data from March 15 to October 15, 2020.</w:t>
      </w:r>
      <w:r w:rsidR="00256302" w:rsidRPr="00256302">
        <w:rPr>
          <w:bCs/>
          <w:i/>
          <w:iCs/>
          <w:noProof/>
        </w:rPr>
        <w:drawing>
          <wp:inline distT="0" distB="0" distL="0" distR="0" wp14:anchorId="5C425346" wp14:editId="408F6299">
            <wp:extent cx="7269761" cy="4846320"/>
            <wp:effectExtent l="12700" t="12700" r="7620" b="177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7269761" cy="4846320"/>
                    </a:xfrm>
                    <a:prstGeom prst="rect">
                      <a:avLst/>
                    </a:prstGeom>
                    <a:ln>
                      <a:solidFill>
                        <a:schemeClr val="tx1"/>
                      </a:solidFill>
                    </a:ln>
                  </pic:spPr>
                </pic:pic>
              </a:graphicData>
            </a:graphic>
          </wp:inline>
        </w:drawing>
      </w:r>
    </w:p>
    <w:p w14:paraId="68116C27" w14:textId="69D0CB07" w:rsidR="009A528F" w:rsidRPr="002564A2" w:rsidRDefault="009A528F" w:rsidP="009A528F">
      <w:pPr>
        <w:jc w:val="center"/>
        <w:rPr>
          <w:bCs/>
          <w:i/>
          <w:iCs/>
        </w:rPr>
      </w:pPr>
      <w:r w:rsidRPr="002564A2">
        <w:rPr>
          <w:bCs/>
          <w:i/>
          <w:iCs/>
        </w:rPr>
        <w:lastRenderedPageBreak/>
        <w:t>Figure 9: Scatter plot and marginal densities of projected and observed reported active cases from October 16 to December 31 for India, using training data from March 15 to October 15, 2020</w:t>
      </w:r>
      <w:r w:rsidR="0039147E" w:rsidRPr="002564A2">
        <w:rPr>
          <w:bCs/>
          <w:i/>
          <w:iCs/>
        </w:rPr>
        <w:t>.</w:t>
      </w:r>
    </w:p>
    <w:p w14:paraId="498A76DF" w14:textId="330A2400" w:rsidR="009A528F" w:rsidRDefault="0039147E" w:rsidP="009A528F">
      <w:pPr>
        <w:jc w:val="center"/>
        <w:rPr>
          <w:bCs/>
          <w:i/>
          <w:iCs/>
          <w:highlight w:val="yellow"/>
        </w:rPr>
      </w:pPr>
      <w:r>
        <w:rPr>
          <w:bCs/>
          <w:i/>
          <w:iCs/>
          <w:noProof/>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2564A2">
        <w:rPr>
          <w:bCs/>
          <w:i/>
          <w:iCs/>
        </w:rPr>
        <w:lastRenderedPageBreak/>
        <w:t>Figure 10: Scatter plot and marginal densities of projected and observed cumulative cases from October 16 to December 31 for India, using training data from March 15 to October 15, 2020</w:t>
      </w:r>
      <w:r w:rsidR="0039147E" w:rsidRPr="002564A2">
        <w:rPr>
          <w:bCs/>
          <w:i/>
          <w:iCs/>
        </w:rPr>
        <w:t>.</w:t>
      </w:r>
    </w:p>
    <w:p w14:paraId="5E71B92D" w14:textId="7661E587" w:rsidR="009A528F" w:rsidRDefault="0039147E" w:rsidP="009A528F">
      <w:pPr>
        <w:jc w:val="center"/>
      </w:pPr>
      <w:r>
        <w:rPr>
          <w:noProof/>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5">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2564A2" w:rsidRDefault="009A528F" w:rsidP="009A528F">
      <w:pPr>
        <w:jc w:val="center"/>
        <w:rPr>
          <w:bCs/>
          <w:i/>
          <w:iCs/>
        </w:rPr>
      </w:pPr>
      <w:r w:rsidRPr="002564A2">
        <w:rPr>
          <w:bCs/>
          <w:i/>
          <w:iCs/>
        </w:rPr>
        <w:lastRenderedPageBreak/>
        <w:t>Figure 11: Scatter plot and marginal densities of projected and observed cumulative death from October 16 to December 31 for India, using training data from March 15 to October 15, 2020</w:t>
      </w:r>
      <w:r w:rsidR="0039147E" w:rsidRPr="002564A2">
        <w:rPr>
          <w:bCs/>
          <w:i/>
          <w:iCs/>
        </w:rPr>
        <w:t>.</w:t>
      </w:r>
    </w:p>
    <w:p w14:paraId="4E83E5CF" w14:textId="33A98AAA" w:rsidR="009A528F" w:rsidRDefault="002564A2" w:rsidP="009A528F">
      <w:pPr>
        <w:jc w:val="center"/>
      </w:pPr>
      <w:r>
        <w:rPr>
          <w:noProof/>
        </w:rPr>
        <w:drawing>
          <wp:inline distT="0" distB="0" distL="0" distR="0" wp14:anchorId="0A39645E" wp14:editId="50DD1FBF">
            <wp:extent cx="7269759" cy="4846320"/>
            <wp:effectExtent l="12700" t="12700" r="7620" b="177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48FE7260" w:rsidR="00731481" w:rsidRPr="002564A2" w:rsidRDefault="009800CE" w:rsidP="00731481">
      <w:pPr>
        <w:jc w:val="center"/>
        <w:rPr>
          <w:bCs/>
          <w:i/>
          <w:iCs/>
        </w:rPr>
      </w:pPr>
      <w:r w:rsidRPr="002564A2">
        <w:rPr>
          <w:i/>
          <w:iCs/>
        </w:rPr>
        <w:lastRenderedPageBreak/>
        <w:t xml:space="preserve">Figure 12: </w:t>
      </w:r>
      <w:r w:rsidR="00731481" w:rsidRPr="002564A2">
        <w:rPr>
          <w:bCs/>
          <w:i/>
          <w:iCs/>
        </w:rPr>
        <w:t xml:space="preserve">Boxplots showing width of </w:t>
      </w:r>
      <w:r w:rsidR="002564A2" w:rsidRPr="002564A2">
        <w:rPr>
          <w:bCs/>
          <w:i/>
          <w:iCs/>
        </w:rPr>
        <w:t>95% credible</w:t>
      </w:r>
      <w:r w:rsidR="00731481" w:rsidRPr="002564A2">
        <w:rPr>
          <w:bCs/>
          <w:i/>
          <w:iCs/>
        </w:rPr>
        <w:t xml:space="preserve"> interval associated with projected active cases</w:t>
      </w:r>
      <w:r w:rsidR="007A504D" w:rsidRPr="002564A2">
        <w:rPr>
          <w:bCs/>
          <w:i/>
          <w:iCs/>
        </w:rPr>
        <w:t>, cumulative cases and cumulative deaths</w:t>
      </w:r>
      <w:r w:rsidR="00731481" w:rsidRPr="002564A2">
        <w:rPr>
          <w:bCs/>
          <w:i/>
          <w:iCs/>
        </w:rPr>
        <w:t xml:space="preserve"> from October 16 to December 31 for India, using training data from March 15 to October 15, 2020.</w:t>
      </w:r>
    </w:p>
    <w:p w14:paraId="1D6850F3" w14:textId="1A11DA72" w:rsidR="00AF294C" w:rsidRDefault="002564A2" w:rsidP="00731481">
      <w:pPr>
        <w:jc w:val="center"/>
        <w:rPr>
          <w:bCs/>
          <w:highlight w:val="green"/>
        </w:rPr>
      </w:pPr>
      <w:r>
        <w:rPr>
          <w:bCs/>
          <w:noProof/>
        </w:rPr>
        <w:drawing>
          <wp:inline distT="0" distB="0" distL="0" distR="0" wp14:anchorId="39F60528" wp14:editId="36C89E31">
            <wp:extent cx="7269759" cy="4846320"/>
            <wp:effectExtent l="12700" t="12700" r="7620" b="177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E624AA2" w14:textId="77777777" w:rsidR="001637C4" w:rsidRPr="001637C4" w:rsidRDefault="006C448E" w:rsidP="001637C4">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1637C4" w:rsidRPr="001637C4">
        <w:t xml:space="preserve">1. </w:t>
      </w:r>
      <w:r w:rsidR="001637C4" w:rsidRPr="001637C4">
        <w:tab/>
        <w:t>Mayo Clinic. Coronavirus disease 2019 (COVID-19)—Symptoms and causes [Internet]. 2020 [cited 2020 May 21]. Available from: https://www.mayoclinic.org/diseases-conditions/coronavirus/symptoms-causes/syc-20479963</w:t>
      </w:r>
    </w:p>
    <w:p w14:paraId="4BD623F5" w14:textId="77777777" w:rsidR="001637C4" w:rsidRPr="001637C4" w:rsidRDefault="001637C4" w:rsidP="001637C4">
      <w:pPr>
        <w:pStyle w:val="Bibliography"/>
      </w:pPr>
      <w:r w:rsidRPr="001637C4">
        <w:t xml:space="preserve">2. </w:t>
      </w:r>
      <w:r w:rsidRPr="001637C4">
        <w:tab/>
        <w:t>Wikipedia. Coronavirus disease 2019 [Internet]. [cited 2020 Aug 3]. Available from: https://en.wikipedia.org/wiki/Coronavirus_disease_2019</w:t>
      </w:r>
    </w:p>
    <w:p w14:paraId="712E58A0" w14:textId="77777777" w:rsidR="001637C4" w:rsidRPr="001637C4" w:rsidRDefault="001637C4" w:rsidP="001637C4">
      <w:pPr>
        <w:pStyle w:val="Bibliography"/>
      </w:pPr>
      <w:r w:rsidRPr="001637C4">
        <w:t xml:space="preserve">3. </w:t>
      </w:r>
      <w:r w:rsidRPr="001637C4">
        <w:tab/>
        <w:t>Aiyar S. Covid-19 has exposed India’s failure to deliver even the most basic obligations to its people [Internet]. CNN. 2020 [cited 2020 Aug 3]. Available from: https://www.cnn.com/2020/07/18/opinions/india-coronavirus-failures-opinion-intl-hnk/index.html</w:t>
      </w:r>
    </w:p>
    <w:p w14:paraId="1A0ADE2D" w14:textId="77777777" w:rsidR="001637C4" w:rsidRPr="001637C4" w:rsidRDefault="001637C4" w:rsidP="001637C4">
      <w:pPr>
        <w:pStyle w:val="Bibliography"/>
      </w:pPr>
      <w:r w:rsidRPr="001637C4">
        <w:t xml:space="preserve">4. </w:t>
      </w:r>
      <w:r w:rsidRPr="001637C4">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2DFA1521" w14:textId="77777777" w:rsidR="001637C4" w:rsidRPr="001637C4" w:rsidRDefault="001637C4" w:rsidP="001637C4">
      <w:pPr>
        <w:pStyle w:val="Bibliography"/>
      </w:pPr>
      <w:r w:rsidRPr="001637C4">
        <w:t xml:space="preserve">5. </w:t>
      </w:r>
      <w:r w:rsidRPr="001637C4">
        <w:tab/>
      </w:r>
      <w:proofErr w:type="spellStart"/>
      <w:r w:rsidRPr="001637C4">
        <w:t>Basu</w:t>
      </w:r>
      <w:proofErr w:type="spellEnd"/>
      <w:r w:rsidRPr="001637C4">
        <w:t xml:space="preserve"> D, Salvatore M, Ray D, </w:t>
      </w:r>
      <w:proofErr w:type="spellStart"/>
      <w:r w:rsidRPr="001637C4">
        <w:t>Kleinsasser</w:t>
      </w:r>
      <w:proofErr w:type="spellEnd"/>
      <w:r w:rsidRPr="001637C4">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6E094FFA" w14:textId="77777777" w:rsidR="001637C4" w:rsidRPr="001637C4" w:rsidRDefault="001637C4" w:rsidP="001637C4">
      <w:pPr>
        <w:pStyle w:val="Bibliography"/>
      </w:pPr>
      <w:r w:rsidRPr="001637C4">
        <w:t xml:space="preserve">6. </w:t>
      </w:r>
      <w:r w:rsidRPr="001637C4">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764E247A" w14:textId="77777777" w:rsidR="001637C4" w:rsidRPr="001637C4" w:rsidRDefault="001637C4" w:rsidP="001637C4">
      <w:pPr>
        <w:pStyle w:val="Bibliography"/>
      </w:pPr>
      <w:r w:rsidRPr="001637C4">
        <w:t xml:space="preserve">7. </w:t>
      </w:r>
      <w:r w:rsidRPr="001637C4">
        <w:tab/>
        <w:t xml:space="preserve">Imperial College COVID-19 Response Team, Flaxman S, Mishra S, Gandy A, Unwin HJT, </w:t>
      </w:r>
      <w:proofErr w:type="spellStart"/>
      <w:r w:rsidRPr="001637C4">
        <w:t>Mellan</w:t>
      </w:r>
      <w:proofErr w:type="spellEnd"/>
      <w:r w:rsidRPr="001637C4">
        <w:t xml:space="preserve"> TA, et al. Estimating the effects of non-pharmaceutical interventions on COVID-19 in Europe. Nature [Internet]. 2020 Jun 8 [cited 2020 Aug 7]; Available from: http://www.nature.com/articles/s41586-020-2405-7</w:t>
      </w:r>
    </w:p>
    <w:p w14:paraId="2EDA437F" w14:textId="77777777" w:rsidR="001637C4" w:rsidRPr="001637C4" w:rsidRDefault="001637C4" w:rsidP="001637C4">
      <w:pPr>
        <w:pStyle w:val="Bibliography"/>
      </w:pPr>
      <w:r w:rsidRPr="001637C4">
        <w:t xml:space="preserve">8. </w:t>
      </w:r>
      <w:r w:rsidRPr="001637C4">
        <w:tab/>
        <w:t xml:space="preserve">Tang L, Zhou Y, Wang L, Purkayastha S, Zhang L, He J, et al. A Review of Multi‐Compartment Infectious Disease Models. Int Stat Rev. 2020 Aug </w:t>
      </w:r>
      <w:proofErr w:type="gramStart"/>
      <w:r w:rsidRPr="001637C4">
        <w:t>3;insr</w:t>
      </w:r>
      <w:proofErr w:type="gramEnd"/>
      <w:r w:rsidRPr="001637C4">
        <w:t xml:space="preserve">.12402. </w:t>
      </w:r>
    </w:p>
    <w:p w14:paraId="065C3DA0" w14:textId="77777777" w:rsidR="001637C4" w:rsidRPr="001637C4" w:rsidRDefault="001637C4" w:rsidP="001637C4">
      <w:pPr>
        <w:pStyle w:val="Bibliography"/>
      </w:pPr>
      <w:r w:rsidRPr="001637C4">
        <w:t xml:space="preserve">9. </w:t>
      </w:r>
      <w:r w:rsidRPr="001637C4">
        <w:tab/>
      </w:r>
      <w:proofErr w:type="spellStart"/>
      <w:r w:rsidRPr="001637C4">
        <w:t>Kermack</w:t>
      </w:r>
      <w:proofErr w:type="spellEnd"/>
      <w:r w:rsidRPr="001637C4">
        <w:t xml:space="preserve"> WO, McKendrick AG. Contributions to the mathematical theory of epidemics—I. Bull Math Biol. 1991 Mar;53(1–2):33–55. </w:t>
      </w:r>
    </w:p>
    <w:p w14:paraId="1BB4D87A" w14:textId="77777777" w:rsidR="001637C4" w:rsidRPr="001637C4" w:rsidRDefault="001637C4" w:rsidP="001637C4">
      <w:pPr>
        <w:pStyle w:val="Bibliography"/>
      </w:pPr>
      <w:r w:rsidRPr="001637C4">
        <w:t xml:space="preserve">10. </w:t>
      </w:r>
      <w:r w:rsidRPr="001637C4">
        <w:tab/>
        <w:t xml:space="preserve">Song PX, Wang L, Zhou Y, He J, Zhu B, Wang F, et al. An epidemiological forecast model and software assessing interventions on COVID-19 epidemic in China. </w:t>
      </w:r>
      <w:proofErr w:type="spellStart"/>
      <w:r w:rsidRPr="001637C4">
        <w:t>medRxiv</w:t>
      </w:r>
      <w:proofErr w:type="spellEnd"/>
      <w:r w:rsidRPr="001637C4">
        <w:t xml:space="preserve"> [Internet]. 2020; Available from: https://www.medrxiv.org/content/10.1101/2020.02.29.20029421v1</w:t>
      </w:r>
    </w:p>
    <w:p w14:paraId="03E18063" w14:textId="77777777" w:rsidR="001637C4" w:rsidRPr="001637C4" w:rsidRDefault="001637C4" w:rsidP="001637C4">
      <w:pPr>
        <w:pStyle w:val="Bibliography"/>
      </w:pPr>
      <w:r w:rsidRPr="001637C4">
        <w:lastRenderedPageBreak/>
        <w:t xml:space="preserve">11. </w:t>
      </w:r>
      <w:r w:rsidRPr="001637C4">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7D07150D" w14:textId="77777777" w:rsidR="001637C4" w:rsidRPr="001637C4" w:rsidRDefault="001637C4" w:rsidP="001637C4">
      <w:pPr>
        <w:pStyle w:val="Bibliography"/>
      </w:pPr>
      <w:r w:rsidRPr="001637C4">
        <w:t xml:space="preserve">12. </w:t>
      </w:r>
      <w:r w:rsidRPr="001637C4">
        <w:tab/>
        <w:t xml:space="preserve">Wu JT, Leung K, Leung GM. Nowcasting and forecasting the potential domestic and international spread of the 2019-nCoV outbreak originating in Wuhan, China: a modelling study. The Lancet. 2020 Feb;395(10225):689–97. </w:t>
      </w:r>
    </w:p>
    <w:p w14:paraId="13BF91AE" w14:textId="77777777" w:rsidR="001637C4" w:rsidRPr="001637C4" w:rsidRDefault="001637C4" w:rsidP="001637C4">
      <w:pPr>
        <w:pStyle w:val="Bibliography"/>
      </w:pPr>
      <w:r w:rsidRPr="001637C4">
        <w:t xml:space="preserve">13. </w:t>
      </w:r>
      <w:r w:rsidRPr="001637C4">
        <w:tab/>
        <w:t>Hao X, Cheng S, Wu D, Wu T, Lin X, Wang C. Reconstruction of the full transmission dynamics of COVID-19 in Wuhan. Nature [Internet]. 2020 Jul 16 [cited 2020 Aug 18]; Available from: http://www.nature.com/articles/s41586-020-2554-8</w:t>
      </w:r>
    </w:p>
    <w:p w14:paraId="374480BA" w14:textId="77777777" w:rsidR="001637C4" w:rsidRPr="001637C4" w:rsidRDefault="001637C4" w:rsidP="001637C4">
      <w:pPr>
        <w:pStyle w:val="Bibliography"/>
      </w:pPr>
      <w:r w:rsidRPr="001637C4">
        <w:t xml:space="preserve">14. </w:t>
      </w:r>
      <w:r w:rsidRPr="001637C4">
        <w:tab/>
        <w:t xml:space="preserve">Bai Y, Yao L, Wei T, Tian F, </w:t>
      </w:r>
      <w:proofErr w:type="spellStart"/>
      <w:r w:rsidRPr="001637C4">
        <w:t>Jin</w:t>
      </w:r>
      <w:proofErr w:type="spellEnd"/>
      <w:r w:rsidRPr="001637C4">
        <w:t xml:space="preserve"> D-Y, Chen L, et al. Presumed Asymptomatic Carrier Transmission of COVID-19. JAMA. 2020 Apr 14;323(14):1406. </w:t>
      </w:r>
    </w:p>
    <w:p w14:paraId="5A0B221B" w14:textId="77777777" w:rsidR="001637C4" w:rsidRPr="001637C4" w:rsidRDefault="001637C4" w:rsidP="001637C4">
      <w:pPr>
        <w:pStyle w:val="Bibliography"/>
      </w:pPr>
      <w:r w:rsidRPr="001637C4">
        <w:t xml:space="preserve">15. </w:t>
      </w:r>
      <w:r w:rsidRPr="001637C4">
        <w:tab/>
        <w:t xml:space="preserve">Tong Z-D, Tang A, Li K-F, Li P, Wang H-L, Yi J-P, et al. Potential </w:t>
      </w:r>
      <w:proofErr w:type="spellStart"/>
      <w:r w:rsidRPr="001637C4">
        <w:t>Presymptomatic</w:t>
      </w:r>
      <w:proofErr w:type="spellEnd"/>
      <w:r w:rsidRPr="001637C4">
        <w:t xml:space="preserve"> Transmission of SARS-CoV-2, Zhejiang Province, China, 2020. </w:t>
      </w:r>
      <w:proofErr w:type="spellStart"/>
      <w:r w:rsidRPr="001637C4">
        <w:t>Emerg</w:t>
      </w:r>
      <w:proofErr w:type="spellEnd"/>
      <w:r w:rsidRPr="001637C4">
        <w:t xml:space="preserve"> Infect Dis. 2020 May;26(5):1052–4. </w:t>
      </w:r>
    </w:p>
    <w:p w14:paraId="78284B09" w14:textId="77777777" w:rsidR="001637C4" w:rsidRPr="001637C4" w:rsidRDefault="001637C4" w:rsidP="001637C4">
      <w:pPr>
        <w:pStyle w:val="Bibliography"/>
      </w:pPr>
      <w:r w:rsidRPr="001637C4">
        <w:t xml:space="preserve">16. </w:t>
      </w:r>
      <w:r w:rsidRPr="001637C4">
        <w:tab/>
      </w:r>
      <w:proofErr w:type="spellStart"/>
      <w:r w:rsidRPr="001637C4">
        <w:t>Bertozzi</w:t>
      </w:r>
      <w:proofErr w:type="spellEnd"/>
      <w:r w:rsidRPr="001637C4">
        <w:t xml:space="preserve"> AL, Franco E, Mohler G, Short MB, Sledge D. The challenges of modeling and forecasting the spread of COVID-19. Proc Natl </w:t>
      </w:r>
      <w:proofErr w:type="spellStart"/>
      <w:r w:rsidRPr="001637C4">
        <w:t>Acad</w:t>
      </w:r>
      <w:proofErr w:type="spellEnd"/>
      <w:r w:rsidRPr="001637C4">
        <w:t xml:space="preserve"> Sci. 2020 Jul 2;202006520. </w:t>
      </w:r>
    </w:p>
    <w:p w14:paraId="3CD38152" w14:textId="77777777" w:rsidR="001637C4" w:rsidRPr="001637C4" w:rsidRDefault="001637C4" w:rsidP="001637C4">
      <w:pPr>
        <w:pStyle w:val="Bibliography"/>
      </w:pPr>
      <w:r w:rsidRPr="001637C4">
        <w:t xml:space="preserve">17. </w:t>
      </w:r>
      <w:r w:rsidRPr="001637C4">
        <w:tab/>
        <w:t xml:space="preserve">Bhardwaj R. A Predictive Model for the Evolution of COVID-19. Trans Indian Natl </w:t>
      </w:r>
      <w:proofErr w:type="spellStart"/>
      <w:r w:rsidRPr="001637C4">
        <w:t>Acad</w:t>
      </w:r>
      <w:proofErr w:type="spellEnd"/>
      <w:r w:rsidRPr="001637C4">
        <w:t xml:space="preserve"> Eng. 2020 Jun;5(2):133–40. </w:t>
      </w:r>
    </w:p>
    <w:p w14:paraId="1914F3BE" w14:textId="77777777" w:rsidR="001637C4" w:rsidRPr="001637C4" w:rsidRDefault="001637C4" w:rsidP="001637C4">
      <w:pPr>
        <w:pStyle w:val="Bibliography"/>
      </w:pPr>
      <w:r w:rsidRPr="001637C4">
        <w:t xml:space="preserve">18. </w:t>
      </w:r>
      <w:r w:rsidRPr="001637C4">
        <w:tab/>
      </w:r>
      <w:proofErr w:type="spellStart"/>
      <w:r w:rsidRPr="001637C4">
        <w:t>Bhaduri</w:t>
      </w:r>
      <w:proofErr w:type="spellEnd"/>
      <w:r w:rsidRPr="001637C4">
        <w:t xml:space="preserve"> R, Kundu R, Purkayastha S, </w:t>
      </w:r>
      <w:proofErr w:type="spellStart"/>
      <w:r w:rsidRPr="001637C4">
        <w:t>Kleinsasser</w:t>
      </w:r>
      <w:proofErr w:type="spellEnd"/>
      <w:r w:rsidRPr="001637C4">
        <w:t xml:space="preserve"> M, </w:t>
      </w:r>
      <w:proofErr w:type="spellStart"/>
      <w:r w:rsidRPr="001637C4">
        <w:t>Beesley</w:t>
      </w:r>
      <w:proofErr w:type="spellEnd"/>
      <w:r w:rsidRPr="001637C4">
        <w:t xml:space="preserve"> LJ, Mukherjee B. Extending the susceptible-exposed-infected-removed (SEIR) model to handle the high false negative rate and symptom-based administration of COVID-19 diagnostic tests: SEIR-</w:t>
      </w:r>
      <w:proofErr w:type="spellStart"/>
      <w:r w:rsidRPr="001637C4">
        <w:t>fansy</w:t>
      </w:r>
      <w:proofErr w:type="spellEnd"/>
      <w:r w:rsidRPr="001637C4">
        <w:t xml:space="preserve"> [Internet]. Epidemiology; 2020 Sep [cited 2021 Feb 20]. Available from: http://medrxiv.org/lookup/doi/10.1101/2020.09.24.20200238</w:t>
      </w:r>
    </w:p>
    <w:p w14:paraId="53D78867" w14:textId="77777777" w:rsidR="001637C4" w:rsidRPr="001637C4" w:rsidRDefault="001637C4" w:rsidP="001637C4">
      <w:pPr>
        <w:pStyle w:val="Bibliography"/>
      </w:pPr>
      <w:r w:rsidRPr="001637C4">
        <w:t xml:space="preserve">19. </w:t>
      </w:r>
      <w:r w:rsidRPr="001637C4">
        <w:tab/>
        <w:t xml:space="preserve">Unwin HJT, Mishra S, Bradley VC, Gandy A, </w:t>
      </w:r>
      <w:proofErr w:type="spellStart"/>
      <w:r w:rsidRPr="001637C4">
        <w:t>Mellan</w:t>
      </w:r>
      <w:proofErr w:type="spellEnd"/>
      <w:r w:rsidRPr="001637C4">
        <w:t xml:space="preserve"> TA, Coupland H, et al. State-level tracking of COVID-19 in the United States [Internet]. Public and Global Health; 2020 Jul [cited 2020 Sep 16]. Available from: http://medrxiv.org/lookup/doi/10.1101/2020.07.13.20152355</w:t>
      </w:r>
    </w:p>
    <w:p w14:paraId="0E98C318" w14:textId="77777777" w:rsidR="001637C4" w:rsidRPr="001637C4" w:rsidRDefault="001637C4" w:rsidP="001637C4">
      <w:pPr>
        <w:pStyle w:val="Bibliography"/>
      </w:pPr>
      <w:r w:rsidRPr="001637C4">
        <w:t xml:space="preserve">20. </w:t>
      </w:r>
      <w:r w:rsidRPr="001637C4">
        <w:tab/>
      </w:r>
      <w:proofErr w:type="spellStart"/>
      <w:r w:rsidRPr="001637C4">
        <w:t>Mellan</w:t>
      </w:r>
      <w:proofErr w:type="spellEnd"/>
      <w:r w:rsidRPr="001637C4">
        <w:t xml:space="preserve"> TA, </w:t>
      </w:r>
      <w:proofErr w:type="spellStart"/>
      <w:r w:rsidRPr="001637C4">
        <w:t>Hoeltgebaum</w:t>
      </w:r>
      <w:proofErr w:type="spellEnd"/>
      <w:r w:rsidRPr="001637C4">
        <w:t xml:space="preserve"> HH, Mishra S, Whittaker C, </w:t>
      </w:r>
      <w:proofErr w:type="spellStart"/>
      <w:r w:rsidRPr="001637C4">
        <w:t>Schnekenberg</w:t>
      </w:r>
      <w:proofErr w:type="spellEnd"/>
      <w:r w:rsidRPr="001637C4">
        <w:t xml:space="preserve"> RP, Gandy A, et al. Subnational analysis of the COVID-19 epidemic in Brazil [Internet]. Epidemiology; 2020 May [cited 2020 Sep 16]. Available from: http://medrxiv.org/lookup/doi/10.1101/2020.05.09.20096701</w:t>
      </w:r>
    </w:p>
    <w:p w14:paraId="158123DF" w14:textId="77777777" w:rsidR="001637C4" w:rsidRPr="001637C4" w:rsidRDefault="001637C4" w:rsidP="001637C4">
      <w:pPr>
        <w:pStyle w:val="Bibliography"/>
      </w:pPr>
      <w:r w:rsidRPr="001637C4">
        <w:t xml:space="preserve">21. </w:t>
      </w:r>
      <w:r w:rsidRPr="001637C4">
        <w:tab/>
        <w:t xml:space="preserve">Vollmer MAC, Mishra S, Unwin HJT, Gandy A, </w:t>
      </w:r>
      <w:proofErr w:type="spellStart"/>
      <w:r w:rsidRPr="001637C4">
        <w:t>Mellan</w:t>
      </w:r>
      <w:proofErr w:type="spellEnd"/>
      <w:r w:rsidRPr="001637C4">
        <w:t xml:space="preserve"> TA, Bradley V, et al. A sub-national analysis of the rate of transmission of COVID-19 in Italy [Internet]. Public and Global Health; 2020 May [cited 2020 Sep 16]. Available from: http://medrxiv.org/lookup/doi/10.1101/2020.05.05.20089359</w:t>
      </w:r>
    </w:p>
    <w:p w14:paraId="1649E5AD" w14:textId="77777777" w:rsidR="001637C4" w:rsidRPr="001637C4" w:rsidRDefault="001637C4" w:rsidP="001637C4">
      <w:pPr>
        <w:pStyle w:val="Bibliography"/>
      </w:pPr>
      <w:r w:rsidRPr="001637C4">
        <w:lastRenderedPageBreak/>
        <w:t xml:space="preserve">22. </w:t>
      </w:r>
      <w:r w:rsidRPr="001637C4">
        <w:tab/>
        <w:t xml:space="preserve">Lau H, </w:t>
      </w:r>
      <w:proofErr w:type="spellStart"/>
      <w:r w:rsidRPr="001637C4">
        <w:t>Khosrawipour</w:t>
      </w:r>
      <w:proofErr w:type="spellEnd"/>
      <w:r w:rsidRPr="001637C4">
        <w:t xml:space="preserve"> T, </w:t>
      </w:r>
      <w:proofErr w:type="spellStart"/>
      <w:r w:rsidRPr="001637C4">
        <w:t>Kocbach</w:t>
      </w:r>
      <w:proofErr w:type="spellEnd"/>
      <w:r w:rsidRPr="001637C4">
        <w:t xml:space="preserve"> P, </w:t>
      </w:r>
      <w:proofErr w:type="spellStart"/>
      <w:r w:rsidRPr="001637C4">
        <w:t>Ichii</w:t>
      </w:r>
      <w:proofErr w:type="spellEnd"/>
      <w:r w:rsidRPr="001637C4">
        <w:t xml:space="preserve"> H, Bania J, </w:t>
      </w:r>
      <w:proofErr w:type="spellStart"/>
      <w:r w:rsidRPr="001637C4">
        <w:t>Khosrawipour</w:t>
      </w:r>
      <w:proofErr w:type="spellEnd"/>
      <w:r w:rsidRPr="001637C4">
        <w:t xml:space="preserve"> V. Evaluating the massive underreporting and undertesting of COVID-19 cases in multiple global epicenters. Pulmonology. 2020 </w:t>
      </w:r>
      <w:proofErr w:type="gramStart"/>
      <w:r w:rsidRPr="001637C4">
        <w:t>Jun;S</w:t>
      </w:r>
      <w:proofErr w:type="gramEnd"/>
      <w:r w:rsidRPr="001637C4">
        <w:t xml:space="preserve">253104372030129X. </w:t>
      </w:r>
    </w:p>
    <w:p w14:paraId="2BFCD226" w14:textId="77777777" w:rsidR="001637C4" w:rsidRPr="001637C4" w:rsidRDefault="001637C4" w:rsidP="001637C4">
      <w:pPr>
        <w:pStyle w:val="Bibliography"/>
      </w:pPr>
      <w:r w:rsidRPr="001637C4">
        <w:t xml:space="preserve">23. </w:t>
      </w:r>
      <w:r w:rsidRPr="001637C4">
        <w:tab/>
        <w:t xml:space="preserve">Gelman A. Bayesian data analysis. Third edition. Boca Raton: CRC Press; 2014. 661 p. (Chapman &amp; Hall/CRC texts in statistical science). </w:t>
      </w:r>
    </w:p>
    <w:p w14:paraId="1D16CD67" w14:textId="77777777" w:rsidR="001637C4" w:rsidRPr="001637C4" w:rsidRDefault="001637C4" w:rsidP="001637C4">
      <w:pPr>
        <w:pStyle w:val="Bibliography"/>
      </w:pPr>
      <w:r w:rsidRPr="001637C4">
        <w:t xml:space="preserve">24. </w:t>
      </w:r>
      <w:r w:rsidRPr="001637C4">
        <w:tab/>
        <w:t>R Core Team. R: A Language and Environment for Statistical Computing [Internet]. Vienna, Austria: R Foundation for Statistical Computing; 2017. Available from: https://www.R-project.org/</w:t>
      </w:r>
    </w:p>
    <w:p w14:paraId="0ED2BAD8" w14:textId="77777777" w:rsidR="001637C4" w:rsidRPr="001637C4" w:rsidRDefault="001637C4" w:rsidP="001637C4">
      <w:pPr>
        <w:pStyle w:val="Bibliography"/>
      </w:pPr>
      <w:r w:rsidRPr="001637C4">
        <w:t xml:space="preserve">25. </w:t>
      </w:r>
      <w:r w:rsidRPr="001637C4">
        <w:tab/>
        <w:t xml:space="preserve">Butcher JC. Numerical methods for ordinary differential equations. 2nd ed. Chichester, </w:t>
      </w:r>
      <w:proofErr w:type="gramStart"/>
      <w:r w:rsidRPr="001637C4">
        <w:t>England ;</w:t>
      </w:r>
      <w:proofErr w:type="gramEnd"/>
      <w:r w:rsidRPr="001637C4">
        <w:t xml:space="preserve"> Hoboken, NJ: Wiley; 2008. 463 p. </w:t>
      </w:r>
    </w:p>
    <w:p w14:paraId="45569C74" w14:textId="77777777" w:rsidR="001637C4" w:rsidRPr="001637C4" w:rsidRDefault="001637C4" w:rsidP="001637C4">
      <w:pPr>
        <w:pStyle w:val="Bibliography"/>
      </w:pPr>
      <w:r w:rsidRPr="001637C4">
        <w:t xml:space="preserve">26. </w:t>
      </w:r>
      <w:r w:rsidRPr="001637C4">
        <w:tab/>
        <w:t xml:space="preserve">Liu Y, Gayle AA, Wilder-Smith A, </w:t>
      </w:r>
      <w:proofErr w:type="spellStart"/>
      <w:r w:rsidRPr="001637C4">
        <w:t>Rocklöv</w:t>
      </w:r>
      <w:proofErr w:type="spellEnd"/>
      <w:r w:rsidRPr="001637C4">
        <w:t xml:space="preserve"> J. The reproductive number of COVID-19 is higher compared to SARS coronavirus. J Travel Med. 2020 Mar 13;27(2</w:t>
      </w:r>
      <w:proofErr w:type="gramStart"/>
      <w:r w:rsidRPr="001637C4">
        <w:t>):taaa</w:t>
      </w:r>
      <w:proofErr w:type="gramEnd"/>
      <w:r w:rsidRPr="001637C4">
        <w:t xml:space="preserve">021. </w:t>
      </w:r>
    </w:p>
    <w:p w14:paraId="26BCD985" w14:textId="77777777" w:rsidR="001637C4" w:rsidRPr="001637C4" w:rsidRDefault="001637C4" w:rsidP="001637C4">
      <w:pPr>
        <w:pStyle w:val="Bibliography"/>
      </w:pPr>
      <w:r w:rsidRPr="001637C4">
        <w:t xml:space="preserve">27. </w:t>
      </w:r>
      <w:r w:rsidRPr="001637C4">
        <w:tab/>
        <w:t xml:space="preserve">Cori A, Ferguson NM, Fraser C, </w:t>
      </w:r>
      <w:proofErr w:type="spellStart"/>
      <w:r w:rsidRPr="001637C4">
        <w:t>Cauchemez</w:t>
      </w:r>
      <w:proofErr w:type="spellEnd"/>
      <w:r w:rsidRPr="001637C4">
        <w:t xml:space="preserve"> S. A New Framework and Software to Estimate Time-Varying Reproduction Numbers During Epidemics. Am J Epidemiol. 2013 Nov 1;178(9):1505–12. </w:t>
      </w:r>
    </w:p>
    <w:p w14:paraId="35F192D1" w14:textId="77777777" w:rsidR="001637C4" w:rsidRPr="001637C4" w:rsidRDefault="001637C4" w:rsidP="001637C4">
      <w:pPr>
        <w:pStyle w:val="Bibliography"/>
      </w:pPr>
      <w:r w:rsidRPr="001637C4">
        <w:t xml:space="preserve">28. </w:t>
      </w:r>
      <w:r w:rsidRPr="001637C4">
        <w:tab/>
        <w:t xml:space="preserve">Verity R, </w:t>
      </w:r>
      <w:proofErr w:type="spellStart"/>
      <w:r w:rsidRPr="001637C4">
        <w:t>Okell</w:t>
      </w:r>
      <w:proofErr w:type="spellEnd"/>
      <w:r w:rsidRPr="001637C4">
        <w:t xml:space="preserve"> LC, </w:t>
      </w:r>
      <w:proofErr w:type="spellStart"/>
      <w:r w:rsidRPr="001637C4">
        <w:t>Dorigatti</w:t>
      </w:r>
      <w:proofErr w:type="spellEnd"/>
      <w:r w:rsidRPr="001637C4">
        <w:t xml:space="preserve"> I, Winskill P, Whittaker C, Imai N, et al. Estimates of the severity of coronavirus disease 2019: a model-based analysis. Lancet Infect Dis. 2020 Jun;20(6):669–77. </w:t>
      </w:r>
    </w:p>
    <w:p w14:paraId="0F9A2B0E" w14:textId="77777777" w:rsidR="001637C4" w:rsidRPr="001637C4" w:rsidRDefault="001637C4" w:rsidP="001637C4">
      <w:pPr>
        <w:pStyle w:val="Bibliography"/>
      </w:pPr>
      <w:r w:rsidRPr="001637C4">
        <w:t xml:space="preserve">29. </w:t>
      </w:r>
      <w:r w:rsidRPr="001637C4">
        <w:tab/>
        <w:t xml:space="preserve">Plummer M. </w:t>
      </w:r>
      <w:proofErr w:type="spellStart"/>
      <w:r w:rsidRPr="001637C4">
        <w:t>rjags</w:t>
      </w:r>
      <w:proofErr w:type="spellEnd"/>
      <w:r w:rsidRPr="001637C4">
        <w:t xml:space="preserve">: Bayesian graphical models using MCMC. R Package Version. 2016;4(6). </w:t>
      </w:r>
    </w:p>
    <w:p w14:paraId="2872645F" w14:textId="77777777" w:rsidR="001637C4" w:rsidRPr="001637C4" w:rsidRDefault="001637C4" w:rsidP="001637C4">
      <w:pPr>
        <w:pStyle w:val="Bibliography"/>
      </w:pPr>
      <w:r w:rsidRPr="001637C4">
        <w:t xml:space="preserve">30. </w:t>
      </w:r>
      <w:r w:rsidRPr="001637C4">
        <w:tab/>
        <w:t xml:space="preserve">Li R, Pei S, Chen B, Song Y, Zhang T, Yang W, et al. Substantial undocumented infection facilitates the rapid dissemination of novel coronavirus (SARS-CoV-2). Science. 2020 May 1;368(6490):489–93. </w:t>
      </w:r>
    </w:p>
    <w:p w14:paraId="47815166" w14:textId="77777777" w:rsidR="001637C4" w:rsidRPr="001637C4" w:rsidRDefault="001637C4" w:rsidP="001637C4">
      <w:pPr>
        <w:pStyle w:val="Bibliography"/>
      </w:pPr>
      <w:r w:rsidRPr="001637C4">
        <w:t xml:space="preserve">31. </w:t>
      </w:r>
      <w:r w:rsidRPr="001637C4">
        <w:tab/>
        <w:t xml:space="preserve">He X, Lau EHY, Wu P, Deng X, Wang J, Hao X, et al. Temporal dynamics in viral shedding and transmissibility of COVID-19. Nat Med. 2020 May;26(5):672–5. </w:t>
      </w:r>
    </w:p>
    <w:p w14:paraId="471C9B6F" w14:textId="77777777" w:rsidR="001637C4" w:rsidRPr="001637C4" w:rsidRDefault="001637C4" w:rsidP="001637C4">
      <w:pPr>
        <w:pStyle w:val="Bibliography"/>
      </w:pPr>
      <w:r w:rsidRPr="001637C4">
        <w:t xml:space="preserve">32. </w:t>
      </w:r>
      <w:r w:rsidRPr="001637C4">
        <w:tab/>
        <w:t xml:space="preserve">Li Q, Guan X, Wu P, Wang X, Zhou L, Tong Y, et al. Early Transmission Dynamics in Wuhan, China, of Novel Coronavirus–Infected Pneumonia. N </w:t>
      </w:r>
      <w:proofErr w:type="spellStart"/>
      <w:r w:rsidRPr="001637C4">
        <w:t>Engl</w:t>
      </w:r>
      <w:proofErr w:type="spellEnd"/>
      <w:r w:rsidRPr="001637C4">
        <w:t xml:space="preserve"> J Med. 2020 Mar 26;382(13):1199–207. </w:t>
      </w:r>
    </w:p>
    <w:p w14:paraId="2F83C1F3" w14:textId="77777777" w:rsidR="001637C4" w:rsidRPr="001637C4" w:rsidRDefault="001637C4" w:rsidP="001637C4">
      <w:pPr>
        <w:pStyle w:val="Bibliography"/>
      </w:pPr>
      <w:r w:rsidRPr="001637C4">
        <w:t xml:space="preserve">33. </w:t>
      </w:r>
      <w:r w:rsidRPr="001637C4">
        <w:tab/>
        <w:t xml:space="preserve">Ferretti L, </w:t>
      </w:r>
      <w:proofErr w:type="spellStart"/>
      <w:r w:rsidRPr="001637C4">
        <w:t>Wymant</w:t>
      </w:r>
      <w:proofErr w:type="spellEnd"/>
      <w:r w:rsidRPr="001637C4">
        <w:t xml:space="preserve"> C, Kendall M, Zhao L, </w:t>
      </w:r>
      <w:proofErr w:type="spellStart"/>
      <w:r w:rsidRPr="001637C4">
        <w:t>Nurtay</w:t>
      </w:r>
      <w:proofErr w:type="spellEnd"/>
      <w:r w:rsidRPr="001637C4">
        <w:t xml:space="preserve"> A, </w:t>
      </w:r>
      <w:proofErr w:type="spellStart"/>
      <w:r w:rsidRPr="001637C4">
        <w:t>Abeler-Dörner</w:t>
      </w:r>
      <w:proofErr w:type="spellEnd"/>
      <w:r w:rsidRPr="001637C4">
        <w:t xml:space="preserve"> L, et al. Quantifying SARS-CoV-2 transmission suggests epidemic control with digital contact tracing. Science. 2020 May 8;368(6491</w:t>
      </w:r>
      <w:proofErr w:type="gramStart"/>
      <w:r w:rsidRPr="001637C4">
        <w:t>):eabb</w:t>
      </w:r>
      <w:proofErr w:type="gramEnd"/>
      <w:r w:rsidRPr="001637C4">
        <w:t xml:space="preserve">6936. </w:t>
      </w:r>
    </w:p>
    <w:p w14:paraId="6CB44BD6" w14:textId="77777777" w:rsidR="001637C4" w:rsidRPr="001637C4" w:rsidRDefault="001637C4" w:rsidP="001637C4">
      <w:pPr>
        <w:pStyle w:val="Bibliography"/>
      </w:pPr>
      <w:r w:rsidRPr="001637C4">
        <w:t xml:space="preserve">34. </w:t>
      </w:r>
      <w:r w:rsidRPr="001637C4">
        <w:tab/>
        <w:t xml:space="preserve">Mishra V, Burma A, Das S, </w:t>
      </w:r>
      <w:proofErr w:type="spellStart"/>
      <w:r w:rsidRPr="001637C4">
        <w:t>Parivallal</w:t>
      </w:r>
      <w:proofErr w:type="spellEnd"/>
      <w:r w:rsidRPr="001637C4">
        <w:t xml:space="preserve"> M, </w:t>
      </w:r>
      <w:proofErr w:type="spellStart"/>
      <w:r w:rsidRPr="001637C4">
        <w:t>Amudhan</w:t>
      </w:r>
      <w:proofErr w:type="spellEnd"/>
      <w:r w:rsidRPr="001637C4">
        <w:t xml:space="preserve"> S, Rao G. COVID-19-Hospitalized Patients in Karnataka: Survival and Stay Characteristics. Indian J Public Health. 2020;64(6):221. </w:t>
      </w:r>
    </w:p>
    <w:p w14:paraId="5BCE324C" w14:textId="77777777" w:rsidR="001637C4" w:rsidRPr="001637C4" w:rsidRDefault="001637C4" w:rsidP="001637C4">
      <w:pPr>
        <w:pStyle w:val="Bibliography"/>
      </w:pPr>
      <w:r w:rsidRPr="001637C4">
        <w:t xml:space="preserve">35. </w:t>
      </w:r>
      <w:r w:rsidRPr="001637C4">
        <w:tab/>
        <w:t xml:space="preserve">Garg S, Kim L, Whitaker M, O’Halloran A, Cummings C, Holstein R, et al. Hospitalization Rates and Characteristics of Patients Hospitalized with Laboratory-Confirmed Coronavirus Disease </w:t>
      </w:r>
      <w:r w:rsidRPr="001637C4">
        <w:lastRenderedPageBreak/>
        <w:t xml:space="preserve">2019 — COVID-NET, 14 States, March 1–30, 2020. MMWR </w:t>
      </w:r>
      <w:proofErr w:type="spellStart"/>
      <w:r w:rsidRPr="001637C4">
        <w:t>Morb</w:t>
      </w:r>
      <w:proofErr w:type="spellEnd"/>
      <w:r w:rsidRPr="001637C4">
        <w:t xml:space="preserve"> Mortal </w:t>
      </w:r>
      <w:proofErr w:type="spellStart"/>
      <w:r w:rsidRPr="001637C4">
        <w:t>Wkly</w:t>
      </w:r>
      <w:proofErr w:type="spellEnd"/>
      <w:r w:rsidRPr="001637C4">
        <w:t xml:space="preserve"> Rep. 2020 Apr 17;69(15):458–64. </w:t>
      </w:r>
    </w:p>
    <w:p w14:paraId="106C7AA2" w14:textId="77777777" w:rsidR="001637C4" w:rsidRPr="001637C4" w:rsidRDefault="001637C4" w:rsidP="001637C4">
      <w:pPr>
        <w:pStyle w:val="Bibliography"/>
      </w:pPr>
      <w:r w:rsidRPr="001637C4">
        <w:t xml:space="preserve">36. </w:t>
      </w:r>
      <w:r w:rsidRPr="001637C4">
        <w:tab/>
        <w:t xml:space="preserve">Wang D, Hu B, Hu C, Zhu F, Liu X, Zhang J, et al. Clinical Characteristics of 138 Hospitalized Patients With 2019 Novel Coronavirus–Infected Pneumonia in Wuhan, China. JAMA. 2020 Mar 17;323(11):1061. </w:t>
      </w:r>
    </w:p>
    <w:p w14:paraId="2CA95758" w14:textId="77777777" w:rsidR="001637C4" w:rsidRPr="001637C4" w:rsidRDefault="001637C4" w:rsidP="001637C4">
      <w:pPr>
        <w:pStyle w:val="Bibliography"/>
      </w:pPr>
      <w:r w:rsidRPr="001637C4">
        <w:t xml:space="preserve">37. </w:t>
      </w:r>
      <w:r w:rsidRPr="001637C4">
        <w:tab/>
      </w:r>
      <w:proofErr w:type="spellStart"/>
      <w:r w:rsidRPr="001637C4">
        <w:t>Rahmandad</w:t>
      </w:r>
      <w:proofErr w:type="spellEnd"/>
      <w:r w:rsidRPr="001637C4">
        <w:t xml:space="preserve"> H, Lim TY, </w:t>
      </w:r>
      <w:proofErr w:type="spellStart"/>
      <w:r w:rsidRPr="001637C4">
        <w:t>Sterman</w:t>
      </w:r>
      <w:proofErr w:type="spellEnd"/>
      <w:r w:rsidRPr="001637C4">
        <w:t xml:space="preserve"> J. Estimating the Global Spread of COVID-19. SSRN Electron J [Internet]. 2020 [cited 2021 Mar 18]; Available from: https://www.ssrn.com/abstract=3635047</w:t>
      </w:r>
    </w:p>
    <w:p w14:paraId="7788912C" w14:textId="77777777" w:rsidR="001637C4" w:rsidRPr="001637C4" w:rsidRDefault="001637C4" w:rsidP="001637C4">
      <w:pPr>
        <w:pStyle w:val="Bibliography"/>
      </w:pPr>
      <w:r w:rsidRPr="001637C4">
        <w:t xml:space="preserve">38. </w:t>
      </w:r>
      <w:r w:rsidRPr="001637C4">
        <w:tab/>
      </w:r>
      <w:proofErr w:type="spellStart"/>
      <w:r w:rsidRPr="001637C4">
        <w:t>Bhaduri</w:t>
      </w:r>
      <w:proofErr w:type="spellEnd"/>
      <w:r w:rsidRPr="001637C4">
        <w:t xml:space="preserve"> R, Kundu R, Purkayastha S, </w:t>
      </w:r>
      <w:proofErr w:type="spellStart"/>
      <w:r w:rsidRPr="001637C4">
        <w:t>Beesley</w:t>
      </w:r>
      <w:proofErr w:type="spellEnd"/>
      <w:r w:rsidRPr="001637C4">
        <w:t xml:space="preserve"> LJ, </w:t>
      </w:r>
      <w:proofErr w:type="spellStart"/>
      <w:r w:rsidRPr="001637C4">
        <w:t>Kleinsasser</w:t>
      </w:r>
      <w:proofErr w:type="spellEnd"/>
      <w:r w:rsidRPr="001637C4">
        <w:t xml:space="preserve"> M, Mukherjee B. </w:t>
      </w:r>
      <w:proofErr w:type="spellStart"/>
      <w:r w:rsidRPr="001637C4">
        <w:t>SEIRfansy</w:t>
      </w:r>
      <w:proofErr w:type="spellEnd"/>
      <w:r w:rsidRPr="001637C4">
        <w:t>: Extended Susceptible-Exposed-Infected-Recovery Model [Internet]. 2020. Available from: https://CRAN.R-project.org/package=SEIRfansy</w:t>
      </w:r>
    </w:p>
    <w:p w14:paraId="4D364CC1" w14:textId="77777777" w:rsidR="001637C4" w:rsidRPr="001637C4" w:rsidRDefault="001637C4" w:rsidP="001637C4">
      <w:pPr>
        <w:pStyle w:val="Bibliography"/>
      </w:pPr>
      <w:r w:rsidRPr="001637C4">
        <w:t xml:space="preserve">39. </w:t>
      </w:r>
      <w:r w:rsidRPr="001637C4">
        <w:tab/>
      </w:r>
      <w:proofErr w:type="spellStart"/>
      <w:r w:rsidRPr="001637C4">
        <w:t>Diekmann</w:t>
      </w:r>
      <w:proofErr w:type="spellEnd"/>
      <w:r w:rsidRPr="001637C4">
        <w:t xml:space="preserve"> O, </w:t>
      </w:r>
      <w:proofErr w:type="spellStart"/>
      <w:r w:rsidRPr="001637C4">
        <w:t>Heesterbeek</w:t>
      </w:r>
      <w:proofErr w:type="spellEnd"/>
      <w:r w:rsidRPr="001637C4">
        <w:t xml:space="preserve"> JAP, Roberts MG. The construction of next-generation matrices for compartmental epidemic models. J R Soc Interface. 2010 Jun 6;7(47):873–85. </w:t>
      </w:r>
    </w:p>
    <w:p w14:paraId="372B670C" w14:textId="77777777" w:rsidR="001637C4" w:rsidRPr="001637C4" w:rsidRDefault="001637C4" w:rsidP="001637C4">
      <w:pPr>
        <w:pStyle w:val="Bibliography"/>
      </w:pPr>
      <w:r w:rsidRPr="001637C4">
        <w:t xml:space="preserve">40. </w:t>
      </w:r>
      <w:r w:rsidRPr="001637C4">
        <w:tab/>
        <w:t>Robert CP, Casella G. Monte Carlo Statistical Methods [Internet]. New York, NY: Springer New York; 2004 [cited 2020 Aug 14]. (Springer Texts in Statistics). Available from: http://link.springer.com/10.1007/978-1-4757-4145-2</w:t>
      </w:r>
    </w:p>
    <w:p w14:paraId="171D1685" w14:textId="77777777" w:rsidR="001637C4" w:rsidRPr="001637C4" w:rsidRDefault="001637C4" w:rsidP="001637C4">
      <w:pPr>
        <w:pStyle w:val="Bibliography"/>
      </w:pPr>
      <w:r w:rsidRPr="001637C4">
        <w:t xml:space="preserve">41. </w:t>
      </w:r>
      <w:r w:rsidRPr="001637C4">
        <w:tab/>
        <w:t xml:space="preserve">Scott J, Gandy A, Mishra S, Unwin J, Flaxman S, Bhatt S. </w:t>
      </w:r>
      <w:proofErr w:type="spellStart"/>
      <w:r w:rsidRPr="001637C4">
        <w:t>epidemia</w:t>
      </w:r>
      <w:proofErr w:type="spellEnd"/>
      <w:r w:rsidRPr="001637C4">
        <w:t>: Modeling of Epidemics using Hierarchical Bayesian Models [Internet]. 2020. Available from: https://imperialcollegelondon.github.io/epidemia/</w:t>
      </w:r>
    </w:p>
    <w:p w14:paraId="51F5BA04" w14:textId="77777777" w:rsidR="001637C4" w:rsidRPr="001637C4" w:rsidRDefault="001637C4" w:rsidP="001637C4">
      <w:pPr>
        <w:pStyle w:val="Bibliography"/>
      </w:pPr>
      <w:r w:rsidRPr="001637C4">
        <w:t xml:space="preserve">42. </w:t>
      </w:r>
      <w:r w:rsidRPr="001637C4">
        <w:tab/>
        <w:t xml:space="preserve">Bi Q, Wu Y, Mei S, Ye C, Zou X, Zhang Z, et al. Epidemiology and transmission of COVID-19 in 391 cases and 1286 of their close contacts in Shenzhen, China: a retrospective cohort study. Lancet Infect Dis. 2020 Aug;20(8):911–9. </w:t>
      </w:r>
    </w:p>
    <w:p w14:paraId="5AEE1327" w14:textId="77777777" w:rsidR="001637C4" w:rsidRPr="001637C4" w:rsidRDefault="001637C4" w:rsidP="001637C4">
      <w:pPr>
        <w:pStyle w:val="Bibliography"/>
      </w:pPr>
      <w:r w:rsidRPr="001637C4">
        <w:t xml:space="preserve">43. </w:t>
      </w:r>
      <w:r w:rsidRPr="001637C4">
        <w:tab/>
        <w:t xml:space="preserve">Bhattacharyya R, </w:t>
      </w:r>
      <w:proofErr w:type="spellStart"/>
      <w:r w:rsidRPr="001637C4">
        <w:t>Bhaduri</w:t>
      </w:r>
      <w:proofErr w:type="spellEnd"/>
      <w:r w:rsidRPr="001637C4">
        <w:t xml:space="preserve">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7A61A7FD" w14:textId="77777777" w:rsidR="001637C4" w:rsidRPr="001637C4" w:rsidRDefault="001637C4" w:rsidP="001637C4">
      <w:pPr>
        <w:pStyle w:val="Bibliography"/>
      </w:pPr>
      <w:r w:rsidRPr="001637C4">
        <w:t xml:space="preserve">44. </w:t>
      </w:r>
      <w:r w:rsidRPr="001637C4">
        <w:tab/>
      </w:r>
      <w:proofErr w:type="spellStart"/>
      <w:r w:rsidRPr="001637C4">
        <w:t>Murhekar</w:t>
      </w:r>
      <w:proofErr w:type="spellEnd"/>
      <w:r w:rsidRPr="001637C4">
        <w:t xml:space="preserve"> MV, Bhatnagar T, </w:t>
      </w:r>
      <w:proofErr w:type="spellStart"/>
      <w:r w:rsidRPr="001637C4">
        <w:t>Selvaraju</w:t>
      </w:r>
      <w:proofErr w:type="spellEnd"/>
      <w:r w:rsidRPr="001637C4">
        <w:t xml:space="preserve"> S, </w:t>
      </w:r>
      <w:proofErr w:type="spellStart"/>
      <w:r w:rsidRPr="001637C4">
        <w:t>Saravanakumar</w:t>
      </w:r>
      <w:proofErr w:type="spellEnd"/>
      <w:r w:rsidRPr="001637C4">
        <w:t xml:space="preserve"> V, </w:t>
      </w:r>
      <w:proofErr w:type="spellStart"/>
      <w:r w:rsidRPr="001637C4">
        <w:t>Thangaraj</w:t>
      </w:r>
      <w:proofErr w:type="spellEnd"/>
      <w:r w:rsidRPr="001637C4">
        <w:t xml:space="preserve"> JWV, Shah N, et al. SARS-CoV-2 antibody seroprevalence in India, August–</w:t>
      </w:r>
      <w:proofErr w:type="gramStart"/>
      <w:r w:rsidRPr="001637C4">
        <w:t>September,</w:t>
      </w:r>
      <w:proofErr w:type="gramEnd"/>
      <w:r w:rsidRPr="001637C4">
        <w:t xml:space="preserve"> 2020: findings from the second nationwide household serosurvey. Lancet Glob Health. 2021 Mar;9(3</w:t>
      </w:r>
      <w:proofErr w:type="gramStart"/>
      <w:r w:rsidRPr="001637C4">
        <w:t>):e</w:t>
      </w:r>
      <w:proofErr w:type="gramEnd"/>
      <w:r w:rsidRPr="001637C4">
        <w:t xml:space="preserve">257–66. </w:t>
      </w:r>
    </w:p>
    <w:p w14:paraId="0F769989" w14:textId="77777777" w:rsidR="001637C4" w:rsidRPr="001637C4" w:rsidRDefault="001637C4" w:rsidP="001637C4">
      <w:pPr>
        <w:pStyle w:val="Bibliography"/>
      </w:pPr>
      <w:r w:rsidRPr="001637C4">
        <w:t xml:space="preserve">45. </w:t>
      </w:r>
      <w:r w:rsidRPr="001637C4">
        <w:tab/>
        <w:t xml:space="preserve">Walker PGT, Whittaker C, Watson OJ, </w:t>
      </w:r>
      <w:proofErr w:type="spellStart"/>
      <w:r w:rsidRPr="001637C4">
        <w:t>Baguelin</w:t>
      </w:r>
      <w:proofErr w:type="spellEnd"/>
      <w:r w:rsidRPr="001637C4">
        <w:t xml:space="preserve"> M, Winskill P, Hamlet A, et al. The impact of COVID-19 and strategies for mitigation and suppression in low- and middle-income countries. Science. 2020 Jun </w:t>
      </w:r>
      <w:proofErr w:type="gramStart"/>
      <w:r w:rsidRPr="001637C4">
        <w:t>12;eabc</w:t>
      </w:r>
      <w:proofErr w:type="gramEnd"/>
      <w:r w:rsidRPr="001637C4">
        <w:t xml:space="preserve">0035. </w:t>
      </w:r>
    </w:p>
    <w:p w14:paraId="53ECE3BA" w14:textId="77777777" w:rsidR="001637C4" w:rsidRPr="001637C4" w:rsidRDefault="001637C4" w:rsidP="001637C4">
      <w:pPr>
        <w:pStyle w:val="Bibliography"/>
      </w:pPr>
      <w:r w:rsidRPr="001637C4">
        <w:t xml:space="preserve">46. </w:t>
      </w:r>
      <w:r w:rsidRPr="001637C4">
        <w:tab/>
        <w:t xml:space="preserve">Carpenter B, Gelman A, Hoffman MD, Lee D, Goodrich B, Betancourt M, et al. </w:t>
      </w:r>
      <w:proofErr w:type="gramStart"/>
      <w:r w:rsidRPr="001637C4">
        <w:rPr>
          <w:i/>
          <w:iCs/>
        </w:rPr>
        <w:t>Stan</w:t>
      </w:r>
      <w:r w:rsidRPr="001637C4">
        <w:t> :</w:t>
      </w:r>
      <w:proofErr w:type="gramEnd"/>
      <w:r w:rsidRPr="001637C4">
        <w:t xml:space="preserve"> A Probabilistic Programming Language. J Stat </w:t>
      </w:r>
      <w:proofErr w:type="spellStart"/>
      <w:r w:rsidRPr="001637C4">
        <w:t>Softw</w:t>
      </w:r>
      <w:proofErr w:type="spellEnd"/>
      <w:r w:rsidRPr="001637C4">
        <w:t xml:space="preserve"> [Internet]. 2017 [cited 2020 Aug 29];76(1). Available from: http://www.jstatsoft.org/v76/i01/</w:t>
      </w:r>
    </w:p>
    <w:p w14:paraId="41E930EF" w14:textId="77777777" w:rsidR="001637C4" w:rsidRPr="001637C4" w:rsidRDefault="001637C4" w:rsidP="001637C4">
      <w:pPr>
        <w:pStyle w:val="Bibliography"/>
      </w:pPr>
      <w:r w:rsidRPr="001637C4">
        <w:lastRenderedPageBreak/>
        <w:t xml:space="preserve">47. </w:t>
      </w:r>
      <w:r w:rsidRPr="001637C4">
        <w:tab/>
        <w:t>India C-19. Coronavirus Outbreak in India [Internet]. 2020 [cited 2020 May 21]. Available from: https://www.covid19india.org</w:t>
      </w:r>
    </w:p>
    <w:p w14:paraId="2A071CEA" w14:textId="77777777" w:rsidR="001637C4" w:rsidRPr="001637C4" w:rsidRDefault="001637C4" w:rsidP="001637C4">
      <w:pPr>
        <w:pStyle w:val="Bibliography"/>
      </w:pPr>
      <w:r w:rsidRPr="001637C4">
        <w:t xml:space="preserve">48. </w:t>
      </w:r>
      <w:r w:rsidRPr="001637C4">
        <w:tab/>
        <w:t>Johns Hopkins University. COVID-19 Dashboard by the Center for Systems Science and Engineering (CSSE) at Johns Hopkins University (JHU) [Internet]. 2020 [cited 2020 May 21]. Available from: https://coronavirus.jhu.edu/map.html</w:t>
      </w:r>
    </w:p>
    <w:p w14:paraId="6DECF98C" w14:textId="77777777" w:rsidR="001637C4" w:rsidRPr="001637C4" w:rsidRDefault="001637C4" w:rsidP="001637C4">
      <w:pPr>
        <w:pStyle w:val="Bibliography"/>
      </w:pPr>
      <w:r w:rsidRPr="001637C4">
        <w:t xml:space="preserve">49. </w:t>
      </w:r>
      <w:r w:rsidRPr="001637C4">
        <w:tab/>
        <w:t xml:space="preserve">Lin LI-K. A Concordance Correlation Coefficient to Evaluate Reproducibility. Biometrics. 1989 Mar;45(1):255. </w:t>
      </w:r>
    </w:p>
    <w:p w14:paraId="372E6712" w14:textId="77777777" w:rsidR="001637C4" w:rsidRPr="001637C4" w:rsidRDefault="001637C4" w:rsidP="001637C4">
      <w:pPr>
        <w:pStyle w:val="Bibliography"/>
      </w:pPr>
      <w:r w:rsidRPr="001637C4">
        <w:t xml:space="preserve">50. </w:t>
      </w:r>
      <w:r w:rsidRPr="001637C4">
        <w:tab/>
        <w:t>Group C-I-19 S. COVID-19 Outbreak in India [Internet]. 2020 [cited 2020 May 21]. Available from: https://umich-biostatistics.shinyapps.io/covid19/</w:t>
      </w:r>
    </w:p>
    <w:p w14:paraId="0A34F715" w14:textId="77777777" w:rsidR="001637C4" w:rsidRPr="001637C4" w:rsidRDefault="001637C4" w:rsidP="001637C4">
      <w:pPr>
        <w:pStyle w:val="Bibliography"/>
      </w:pPr>
      <w:r w:rsidRPr="001637C4">
        <w:t xml:space="preserve">51. </w:t>
      </w:r>
      <w:r w:rsidRPr="001637C4">
        <w:tab/>
        <w:t xml:space="preserve">Ray D, Salvatore M, Bhattacharyya R, Wang L, Du J, Mohammed S, et al. Predictions, Role of Interventions and Effects of a Historic National Lockdown in India’s Response to the </w:t>
      </w:r>
      <w:proofErr w:type="spellStart"/>
      <w:r w:rsidRPr="001637C4">
        <w:t>the</w:t>
      </w:r>
      <w:proofErr w:type="spellEnd"/>
      <w:r w:rsidRPr="001637C4">
        <w:t xml:space="preserve"> COVID-19 Pandemic: Data Science Call to Arms. Harv Data Sci Rev [Internet]. 2020 05-14; Available from: https://hdsr.mitpress.mit.edu/pub/r1qq01kw</w:t>
      </w:r>
    </w:p>
    <w:p w14:paraId="2CF7966E" w14:textId="77777777" w:rsidR="001637C4" w:rsidRPr="001637C4" w:rsidRDefault="001637C4" w:rsidP="001637C4">
      <w:pPr>
        <w:pStyle w:val="Bibliography"/>
      </w:pPr>
      <w:r w:rsidRPr="001637C4">
        <w:t xml:space="preserve">52. </w:t>
      </w:r>
      <w:r w:rsidRPr="001637C4">
        <w:tab/>
      </w:r>
      <w:proofErr w:type="spellStart"/>
      <w:r w:rsidRPr="001637C4">
        <w:t>Wangping</w:t>
      </w:r>
      <w:proofErr w:type="spellEnd"/>
      <w:r w:rsidRPr="001637C4">
        <w:t xml:space="preserve"> J, </w:t>
      </w:r>
      <w:proofErr w:type="spellStart"/>
      <w:r w:rsidRPr="001637C4">
        <w:t>Ke</w:t>
      </w:r>
      <w:proofErr w:type="spellEnd"/>
      <w:r w:rsidRPr="001637C4">
        <w:t xml:space="preserve"> H, Yang S, </w:t>
      </w:r>
      <w:proofErr w:type="spellStart"/>
      <w:r w:rsidRPr="001637C4">
        <w:t>Wenzhe</w:t>
      </w:r>
      <w:proofErr w:type="spellEnd"/>
      <w:r w:rsidRPr="001637C4">
        <w:t xml:space="preserve"> C, </w:t>
      </w:r>
      <w:proofErr w:type="spellStart"/>
      <w:r w:rsidRPr="001637C4">
        <w:t>Shengshu</w:t>
      </w:r>
      <w:proofErr w:type="spellEnd"/>
      <w:r w:rsidRPr="001637C4">
        <w:t xml:space="preserve"> W, Shanshan Y, et al. Extended SIR Prediction of the Epidemics Trend of COVID-19 in Italy and Compared </w:t>
      </w:r>
      <w:proofErr w:type="gramStart"/>
      <w:r w:rsidRPr="001637C4">
        <w:t>With</w:t>
      </w:r>
      <w:proofErr w:type="gramEnd"/>
      <w:r w:rsidRPr="001637C4">
        <w:t xml:space="preserve"> Hunan, China. Front Med. 2020 May </w:t>
      </w:r>
      <w:proofErr w:type="gramStart"/>
      <w:r w:rsidRPr="001637C4">
        <w:t>6;7:169</w:t>
      </w:r>
      <w:proofErr w:type="gramEnd"/>
      <w:r w:rsidRPr="001637C4">
        <w:t xml:space="preserve">. </w:t>
      </w:r>
    </w:p>
    <w:p w14:paraId="3152BD79" w14:textId="77777777" w:rsidR="001637C4" w:rsidRPr="001637C4" w:rsidRDefault="001637C4" w:rsidP="001637C4">
      <w:pPr>
        <w:pStyle w:val="Bibliography"/>
      </w:pPr>
      <w:r w:rsidRPr="001637C4">
        <w:t xml:space="preserve">53. </w:t>
      </w:r>
      <w:r w:rsidRPr="001637C4">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4E3B97AF" w14:textId="77777777" w:rsidR="001637C4" w:rsidRPr="001637C4" w:rsidRDefault="001637C4" w:rsidP="001637C4">
      <w:pPr>
        <w:pStyle w:val="Bibliography"/>
      </w:pPr>
      <w:r w:rsidRPr="001637C4">
        <w:t xml:space="preserve">54. </w:t>
      </w:r>
      <w:r w:rsidRPr="001637C4">
        <w:tab/>
        <w:t xml:space="preserve">Enrique Amaro J, </w:t>
      </w:r>
      <w:proofErr w:type="spellStart"/>
      <w:r w:rsidRPr="001637C4">
        <w:t>Dudouet</w:t>
      </w:r>
      <w:proofErr w:type="spellEnd"/>
      <w:r w:rsidRPr="001637C4">
        <w:t xml:space="preserve"> J, Nicolás </w:t>
      </w:r>
      <w:proofErr w:type="spellStart"/>
      <w:r w:rsidRPr="001637C4">
        <w:t>Orce</w:t>
      </w:r>
      <w:proofErr w:type="spellEnd"/>
      <w:r w:rsidRPr="001637C4">
        <w:t xml:space="preserve"> J. Global analysis of the COVID-19 pandemic using simple epidemiological models. Appl Math Model. 2021 </w:t>
      </w:r>
      <w:proofErr w:type="gramStart"/>
      <w:r w:rsidRPr="001637C4">
        <w:t>Feb;90:995</w:t>
      </w:r>
      <w:proofErr w:type="gramEnd"/>
      <w:r w:rsidRPr="001637C4">
        <w:t xml:space="preserve">–1008. </w:t>
      </w:r>
    </w:p>
    <w:p w14:paraId="5F36EE69" w14:textId="77777777" w:rsidR="001637C4" w:rsidRPr="001637C4" w:rsidRDefault="001637C4" w:rsidP="001637C4">
      <w:pPr>
        <w:pStyle w:val="Bibliography"/>
      </w:pPr>
      <w:r w:rsidRPr="001637C4">
        <w:t xml:space="preserve">55. </w:t>
      </w:r>
      <w:r w:rsidRPr="001637C4">
        <w:tab/>
      </w:r>
      <w:proofErr w:type="spellStart"/>
      <w:r w:rsidRPr="001637C4">
        <w:t>Orzechowska</w:t>
      </w:r>
      <w:proofErr w:type="spellEnd"/>
      <w:r w:rsidRPr="001637C4">
        <w:t xml:space="preserve"> M, </w:t>
      </w:r>
      <w:proofErr w:type="spellStart"/>
      <w:r w:rsidRPr="001637C4">
        <w:t>Bednarek</w:t>
      </w:r>
      <w:proofErr w:type="spellEnd"/>
      <w:r w:rsidRPr="001637C4">
        <w:t xml:space="preserve"> AK. Forecasting COVID-19 pandemic in Poland according to government regulations and people behavior [Internet]. Infectious Diseases (except HIV/AIDS); 2020 May [cited 2021 Mar 19]. Available from: http://medrxiv.org/lookup/doi/10.1101/2020.05.26.20112458</w:t>
      </w:r>
    </w:p>
    <w:p w14:paraId="59652A2E" w14:textId="77777777" w:rsidR="001637C4" w:rsidRPr="001637C4" w:rsidRDefault="001637C4" w:rsidP="001637C4">
      <w:pPr>
        <w:pStyle w:val="Bibliography"/>
      </w:pPr>
      <w:r w:rsidRPr="001637C4">
        <w:t xml:space="preserve">56. </w:t>
      </w:r>
      <w:r w:rsidRPr="001637C4">
        <w:tab/>
        <w:t xml:space="preserve">Singh BC, </w:t>
      </w:r>
      <w:proofErr w:type="spellStart"/>
      <w:r w:rsidRPr="001637C4">
        <w:t>Alom</w:t>
      </w:r>
      <w:proofErr w:type="spellEnd"/>
      <w:r w:rsidRPr="001637C4">
        <w:t xml:space="preserve"> Z, Rahman MM, </w:t>
      </w:r>
      <w:proofErr w:type="spellStart"/>
      <w:r w:rsidRPr="001637C4">
        <w:t>Baowaly</w:t>
      </w:r>
      <w:proofErr w:type="spellEnd"/>
      <w:r w:rsidRPr="001637C4">
        <w:t xml:space="preserve"> MK, Azim MA. COVID-19 Pandemic Outbreak in the Subcontinent: A data-driven analysis. ArXiv200809803 Cs [Internet]. 2020 Aug 22 [cited 2021 Mar 19]; Available from: http://arxiv.org/abs/2008.09803</w:t>
      </w:r>
    </w:p>
    <w:p w14:paraId="1910001A" w14:textId="77777777" w:rsidR="001637C4" w:rsidRPr="001637C4" w:rsidRDefault="001637C4" w:rsidP="001637C4">
      <w:pPr>
        <w:pStyle w:val="Bibliography"/>
      </w:pPr>
      <w:r w:rsidRPr="001637C4">
        <w:t xml:space="preserve">57. </w:t>
      </w:r>
      <w:r w:rsidRPr="001637C4">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15E0B3AC" w14:textId="77777777" w:rsidR="001637C4" w:rsidRPr="001637C4" w:rsidRDefault="001637C4" w:rsidP="001637C4">
      <w:pPr>
        <w:pStyle w:val="Bibliography"/>
      </w:pPr>
      <w:r w:rsidRPr="001637C4">
        <w:t xml:space="preserve">58. </w:t>
      </w:r>
      <w:r w:rsidRPr="001637C4">
        <w:tab/>
      </w:r>
      <w:proofErr w:type="spellStart"/>
      <w:r w:rsidRPr="001637C4">
        <w:t>Vehtari</w:t>
      </w:r>
      <w:proofErr w:type="spellEnd"/>
      <w:r w:rsidRPr="001637C4">
        <w:t xml:space="preserve"> A, Gelman A, </w:t>
      </w:r>
      <w:proofErr w:type="spellStart"/>
      <w:r w:rsidRPr="001637C4">
        <w:t>Gabry</w:t>
      </w:r>
      <w:proofErr w:type="spellEnd"/>
      <w:r w:rsidRPr="001637C4">
        <w:t xml:space="preserve"> J. Practical Bayesian model evaluation using leave-one-out cross-validation and WAIC. Stat </w:t>
      </w:r>
      <w:proofErr w:type="spellStart"/>
      <w:r w:rsidRPr="001637C4">
        <w:t>Comput</w:t>
      </w:r>
      <w:proofErr w:type="spellEnd"/>
      <w:r w:rsidRPr="001637C4">
        <w:t xml:space="preserve">. 2017 Sep;27(5):1413–32. </w:t>
      </w:r>
    </w:p>
    <w:p w14:paraId="6859993C" w14:textId="77777777" w:rsidR="001637C4" w:rsidRPr="001637C4" w:rsidRDefault="001637C4" w:rsidP="001637C4">
      <w:pPr>
        <w:pStyle w:val="Bibliography"/>
      </w:pPr>
      <w:r w:rsidRPr="001637C4">
        <w:lastRenderedPageBreak/>
        <w:t xml:space="preserve">59. </w:t>
      </w:r>
      <w:r w:rsidRPr="001637C4">
        <w:tab/>
      </w:r>
      <w:proofErr w:type="spellStart"/>
      <w:r w:rsidRPr="001637C4">
        <w:t>Bürkner</w:t>
      </w:r>
      <w:proofErr w:type="spellEnd"/>
      <w:r w:rsidRPr="001637C4">
        <w:t xml:space="preserve"> P-C, </w:t>
      </w:r>
      <w:proofErr w:type="spellStart"/>
      <w:r w:rsidRPr="001637C4">
        <w:t>Gabry</w:t>
      </w:r>
      <w:proofErr w:type="spellEnd"/>
      <w:r w:rsidRPr="001637C4">
        <w:t xml:space="preserve"> J, </w:t>
      </w:r>
      <w:proofErr w:type="spellStart"/>
      <w:r w:rsidRPr="001637C4">
        <w:t>Vehtari</w:t>
      </w:r>
      <w:proofErr w:type="spellEnd"/>
      <w:r w:rsidRPr="001637C4">
        <w:t xml:space="preserve"> A. Approximate leave-future-out cross-validation for Bayesian time series models. J Stat </w:t>
      </w:r>
      <w:proofErr w:type="spellStart"/>
      <w:r w:rsidRPr="001637C4">
        <w:t>Comput</w:t>
      </w:r>
      <w:proofErr w:type="spellEnd"/>
      <w:r w:rsidRPr="001637C4">
        <w:t xml:space="preserve"> Simul. 2020 Sep 21;90(14):2499–523. </w:t>
      </w:r>
    </w:p>
    <w:p w14:paraId="50588523" w14:textId="77777777" w:rsidR="001637C4" w:rsidRPr="001637C4" w:rsidRDefault="001637C4" w:rsidP="001637C4">
      <w:pPr>
        <w:pStyle w:val="Bibliography"/>
      </w:pPr>
      <w:r w:rsidRPr="001637C4">
        <w:t xml:space="preserve">60. </w:t>
      </w:r>
      <w:r w:rsidRPr="001637C4">
        <w:tab/>
        <w:t xml:space="preserve">Unwin HJT, Mishra S, Bradley VC, Gandy A, </w:t>
      </w:r>
      <w:proofErr w:type="spellStart"/>
      <w:r w:rsidRPr="001637C4">
        <w:t>Mellan</w:t>
      </w:r>
      <w:proofErr w:type="spellEnd"/>
      <w:r w:rsidRPr="001637C4">
        <w:t xml:space="preserve"> TA, Coupland H, et al. State-level tracking of COVID-19 in the United States. Nat </w:t>
      </w:r>
      <w:proofErr w:type="spellStart"/>
      <w:r w:rsidRPr="001637C4">
        <w:t>Commun</w:t>
      </w:r>
      <w:proofErr w:type="spellEnd"/>
      <w:r w:rsidRPr="001637C4">
        <w:t xml:space="preserve">. 2020 Dec;11(1):6189. </w:t>
      </w:r>
    </w:p>
    <w:p w14:paraId="6EF87098" w14:textId="77777777" w:rsidR="001637C4" w:rsidRPr="001637C4" w:rsidRDefault="001637C4" w:rsidP="001637C4">
      <w:pPr>
        <w:pStyle w:val="Bibliography"/>
      </w:pPr>
      <w:r w:rsidRPr="001637C4">
        <w:t xml:space="preserve">61. </w:t>
      </w:r>
      <w:r w:rsidRPr="001637C4">
        <w:tab/>
        <w:t xml:space="preserve">Candido DS, Claro IM, de Jesus JG, Souza WM, Moreira FRR, </w:t>
      </w:r>
      <w:proofErr w:type="spellStart"/>
      <w:r w:rsidRPr="001637C4">
        <w:t>Dellicour</w:t>
      </w:r>
      <w:proofErr w:type="spellEnd"/>
      <w:r w:rsidRPr="001637C4">
        <w:t xml:space="preserve"> S, et al. Evolution and epidemic spread of SARS-CoV-2 in Brazil. Science. 2020 Sep 4;369(6508):1255–60. </w:t>
      </w:r>
    </w:p>
    <w:p w14:paraId="4C04721A" w14:textId="77777777" w:rsidR="001637C4" w:rsidRPr="001637C4" w:rsidRDefault="001637C4" w:rsidP="001637C4">
      <w:pPr>
        <w:pStyle w:val="Bibliography"/>
      </w:pPr>
      <w:r w:rsidRPr="001637C4">
        <w:t xml:space="preserve">62. </w:t>
      </w:r>
      <w:r w:rsidRPr="001637C4">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19A2516" w14:textId="77777777" w:rsidR="001637C4" w:rsidRPr="001637C4" w:rsidRDefault="001637C4" w:rsidP="001637C4">
      <w:pPr>
        <w:pStyle w:val="Bibliography"/>
      </w:pPr>
      <w:r w:rsidRPr="001637C4">
        <w:t xml:space="preserve">63. </w:t>
      </w:r>
      <w:r w:rsidRPr="001637C4">
        <w:tab/>
        <w:t xml:space="preserve">Gandy A, Swapnil Mishra. </w:t>
      </w:r>
      <w:proofErr w:type="spellStart"/>
      <w:r w:rsidRPr="001637C4">
        <w:t>ImperialCollegeLondon</w:t>
      </w:r>
      <w:proofErr w:type="spellEnd"/>
      <w:r w:rsidRPr="001637C4">
        <w:t xml:space="preserve">/covid19local: Website Release for Wednesday 1tth Mar 2021, new </w:t>
      </w:r>
      <w:proofErr w:type="spellStart"/>
      <w:r w:rsidRPr="001637C4">
        <w:t>doi</w:t>
      </w:r>
      <w:proofErr w:type="spellEnd"/>
      <w:r w:rsidRPr="001637C4">
        <w:t xml:space="preserve"> for the week [Internet]. </w:t>
      </w:r>
      <w:proofErr w:type="spellStart"/>
      <w:r w:rsidRPr="001637C4">
        <w:t>Zenodo</w:t>
      </w:r>
      <w:proofErr w:type="spellEnd"/>
      <w:r w:rsidRPr="001637C4">
        <w:t>; 2021 [cited 2021 Mar 20]. Available from: https://zenodo.org/record/4609660</w:t>
      </w:r>
    </w:p>
    <w:p w14:paraId="718DAE6E" w14:textId="77777777" w:rsidR="001637C4" w:rsidRPr="001637C4" w:rsidRDefault="001637C4" w:rsidP="001637C4">
      <w:pPr>
        <w:pStyle w:val="Bibliography"/>
      </w:pPr>
      <w:r w:rsidRPr="001637C4">
        <w:t xml:space="preserve">64. </w:t>
      </w:r>
      <w:r w:rsidRPr="001637C4">
        <w:tab/>
        <w:t>Scottish Government. Coronavirus (COVID-19): modelling the epidemic [Internet]. Available from: https://www.gov.scot/collections/coronavirus-covid-19-modelling-the-epidemic/</w:t>
      </w:r>
    </w:p>
    <w:p w14:paraId="6369B250" w14:textId="77777777" w:rsidR="001637C4" w:rsidRPr="001637C4" w:rsidRDefault="001637C4" w:rsidP="001637C4">
      <w:pPr>
        <w:pStyle w:val="Bibliography"/>
      </w:pPr>
      <w:r w:rsidRPr="001637C4">
        <w:t xml:space="preserve">65. </w:t>
      </w:r>
      <w:r w:rsidRPr="001637C4">
        <w:tab/>
        <w:t xml:space="preserve">Cuomo AM. American crisis. 2020. </w:t>
      </w:r>
    </w:p>
    <w:p w14:paraId="68EA86BE" w14:textId="77777777" w:rsidR="001637C4" w:rsidRPr="001637C4" w:rsidRDefault="001637C4" w:rsidP="001637C4">
      <w:pPr>
        <w:pStyle w:val="Bibliography"/>
      </w:pPr>
      <w:r w:rsidRPr="001637C4">
        <w:t xml:space="preserve">66. </w:t>
      </w:r>
      <w:r w:rsidRPr="001637C4">
        <w:tab/>
        <w:t xml:space="preserve">Salvatore M, </w:t>
      </w:r>
      <w:proofErr w:type="spellStart"/>
      <w:r w:rsidRPr="001637C4">
        <w:t>Basu</w:t>
      </w:r>
      <w:proofErr w:type="spellEnd"/>
      <w:r w:rsidRPr="001637C4">
        <w:t xml:space="preserve"> D, Ray D, </w:t>
      </w:r>
      <w:proofErr w:type="spellStart"/>
      <w:r w:rsidRPr="001637C4">
        <w:t>Kleinsasser</w:t>
      </w:r>
      <w:proofErr w:type="spellEnd"/>
      <w:r w:rsidRPr="001637C4">
        <w:t xml:space="preserve"> M, Purkayastha S, Bhattacharyya R, et al. Comprehensive public health evaluation of lockdown as a non-pharmaceutical intervention on COVID-19 spread in India: national trends masking state-level variations. BMJ Open. 2020 Dec;10(12</w:t>
      </w:r>
      <w:proofErr w:type="gramStart"/>
      <w:r w:rsidRPr="001637C4">
        <w:t>):e</w:t>
      </w:r>
      <w:proofErr w:type="gramEnd"/>
      <w:r w:rsidRPr="001637C4">
        <w:t xml:space="preserve">041778. </w:t>
      </w:r>
    </w:p>
    <w:p w14:paraId="08402582" w14:textId="77777777" w:rsidR="001637C4" w:rsidRPr="001637C4" w:rsidRDefault="001637C4" w:rsidP="001637C4">
      <w:pPr>
        <w:pStyle w:val="Bibliography"/>
      </w:pPr>
      <w:r w:rsidRPr="001637C4">
        <w:t xml:space="preserve">67. </w:t>
      </w:r>
      <w:r w:rsidRPr="001637C4">
        <w:tab/>
      </w:r>
      <w:proofErr w:type="spellStart"/>
      <w:r w:rsidRPr="001637C4">
        <w:t>Rahmandad</w:t>
      </w:r>
      <w:proofErr w:type="spellEnd"/>
      <w:r w:rsidRPr="001637C4">
        <w:t xml:space="preserve"> H, Lim TY, </w:t>
      </w:r>
      <w:proofErr w:type="spellStart"/>
      <w:r w:rsidRPr="001637C4">
        <w:t>Sterman</w:t>
      </w:r>
      <w:proofErr w:type="spellEnd"/>
      <w:r w:rsidRPr="001637C4">
        <w:t xml:space="preserve"> J. Estimating COVID-19 under-reporting across 86 nations: implications for projections and control [Internet]. Epidemiology; 2020 Jun [cited 2020 Sep 16]. Available from: http://medrxiv.org/lookup/doi/10.1101/2020.06.24.20139451</w:t>
      </w:r>
    </w:p>
    <w:p w14:paraId="1FEB90B8" w14:textId="77777777" w:rsidR="001637C4" w:rsidRPr="001637C4" w:rsidRDefault="001637C4" w:rsidP="001637C4">
      <w:pPr>
        <w:pStyle w:val="Bibliography"/>
      </w:pPr>
      <w:r w:rsidRPr="001637C4">
        <w:t xml:space="preserve">68. </w:t>
      </w:r>
      <w:r w:rsidRPr="001637C4">
        <w:tab/>
      </w:r>
      <w:proofErr w:type="spellStart"/>
      <w:r w:rsidRPr="001637C4">
        <w:t>Balabdaoui</w:t>
      </w:r>
      <w:proofErr w:type="spellEnd"/>
      <w:r w:rsidRPr="001637C4">
        <w:t xml:space="preserve"> F, Mohr D. Age-stratified discrete compartment model of the COVID-19 epidemic with application to Switzerland. Sci Rep. 2020 Dec;10(1):21306. </w:t>
      </w:r>
    </w:p>
    <w:p w14:paraId="75FEF8FA" w14:textId="1A2EC930"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DE064E">
        <w:rPr>
          <w:b/>
          <w:bCs/>
          <w:i/>
          <w:iCs/>
          <w:sz w:val="18"/>
          <w:szCs w:val="18"/>
        </w:rPr>
        <w:lastRenderedPageBreak/>
        <w:t>Supplementary Table</w:t>
      </w:r>
      <w:r w:rsidR="00745FA8" w:rsidRPr="00DE064E">
        <w:rPr>
          <w:b/>
          <w:bCs/>
          <w:i/>
          <w:iCs/>
          <w:sz w:val="18"/>
          <w:szCs w:val="18"/>
        </w:rPr>
        <w:t xml:space="preserve"> </w:t>
      </w:r>
      <w:r w:rsidR="000578E9" w:rsidRPr="00DE064E">
        <w:rPr>
          <w:b/>
          <w:bCs/>
          <w:i/>
          <w:iCs/>
          <w:sz w:val="18"/>
          <w:szCs w:val="18"/>
        </w:rPr>
        <w:t>S</w:t>
      </w:r>
      <w:r w:rsidR="00E8318A" w:rsidRPr="00DE064E">
        <w:rPr>
          <w:b/>
          <w:bCs/>
          <w:i/>
          <w:iCs/>
          <w:sz w:val="18"/>
          <w:szCs w:val="18"/>
        </w:rPr>
        <w:t>1</w:t>
      </w:r>
      <w:r w:rsidR="00745FA8" w:rsidRPr="00DE064E">
        <w:rPr>
          <w:b/>
          <w:bCs/>
          <w:i/>
          <w:iCs/>
          <w:sz w:val="18"/>
          <w:szCs w:val="18"/>
        </w:rPr>
        <w:t>:</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256302"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256302"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256302"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256302"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256302"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sidRPr="00DE064E">
        <w:rPr>
          <w:b/>
          <w:bCs/>
          <w:sz w:val="18"/>
          <w:szCs w:val="18"/>
        </w:rPr>
        <w:t>Supplementary Table S2</w:t>
      </w:r>
      <w:r w:rsidR="004031A8" w:rsidRPr="00DE064E">
        <w:rPr>
          <w:b/>
          <w:bCs/>
          <w:sz w:val="18"/>
          <w:szCs w:val="18"/>
        </w:rPr>
        <w:t>:</w:t>
      </w:r>
      <w:r w:rsidR="004031A8" w:rsidRPr="00ED2811">
        <w:rPr>
          <w:sz w:val="18"/>
          <w:szCs w:val="18"/>
        </w:rPr>
        <w:t xml:space="preserve">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14:paraId="27AC53F7" w14:textId="7777777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14:paraId="191DED0B" w14:textId="3739227E"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sidR="003C293B">
              <w:rPr>
                <w:bCs/>
                <w:color w:val="000000" w:themeColor="text1"/>
                <w:sz w:val="18"/>
                <w:szCs w:val="18"/>
              </w:rPr>
              <w:t>, ICM</w:t>
            </w:r>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1C0B604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14:paraId="1FA49E08"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094F578D" w14:textId="77777777" w:rsidR="009D2AAD" w:rsidRPr="003C293B"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0B302E9B"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sidR="002564A2">
              <w:rPr>
                <w:bCs/>
                <w:color w:val="000000" w:themeColor="text1"/>
                <w:sz w:val="18"/>
                <w:szCs w:val="18"/>
              </w:rPr>
              <w:t>, ICM</w:t>
            </w:r>
          </w:p>
        </w:tc>
        <w:tc>
          <w:tcPr>
            <w:tcW w:w="1250" w:type="pct"/>
            <w:vAlign w:val="center"/>
          </w:tcPr>
          <w:p w14:paraId="27FE94CB" w14:textId="17A8B917" w:rsidR="009D2AAD" w:rsidRPr="003C293B"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14:paraId="6C9EF4D4" w14:textId="7EAFF08C" w:rsidR="009D2AAD" w:rsidRPr="003C293B"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10663C2" w:rsidR="00174B63" w:rsidRDefault="00174B63">
      <w:pPr>
        <w:pStyle w:val="Caption"/>
        <w:rPr>
          <w:sz w:val="20"/>
          <w:szCs w:val="20"/>
        </w:rPr>
      </w:pPr>
    </w:p>
    <w:p w14:paraId="3D2DD4A1" w14:textId="77777777" w:rsidR="001637C4" w:rsidRDefault="001637C4">
      <w:pPr>
        <w:pStyle w:val="Caption"/>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18"/>
        <w:gridCol w:w="1627"/>
        <w:gridCol w:w="1913"/>
        <w:gridCol w:w="2046"/>
        <w:gridCol w:w="1988"/>
        <w:gridCol w:w="2121"/>
      </w:tblGrid>
      <w:tr w:rsidR="00174B63" w:rsidRPr="00BB04C4" w14:paraId="61F8B5A7" w14:textId="77777777" w:rsidTr="001637C4">
        <w:trPr>
          <w:jc w:val="center"/>
        </w:trPr>
        <w:tc>
          <w:tcPr>
            <w:tcW w:w="5000" w:type="pct"/>
            <w:gridSpan w:val="6"/>
          </w:tcPr>
          <w:p w14:paraId="0CEFAE27" w14:textId="02FF8C72" w:rsidR="00174B63" w:rsidRPr="00BB04C4" w:rsidRDefault="00174B63" w:rsidP="00900641">
            <w:pPr>
              <w:rPr>
                <w:b/>
                <w:color w:val="000000"/>
                <w:sz w:val="20"/>
                <w:szCs w:val="20"/>
              </w:rPr>
            </w:pPr>
            <w:r w:rsidRPr="00DE064E">
              <w:rPr>
                <w:b/>
                <w:i/>
                <w:iCs/>
                <w:color w:val="000000"/>
                <w:sz w:val="20"/>
                <w:szCs w:val="20"/>
              </w:rPr>
              <w:lastRenderedPageBreak/>
              <w:t>Supplementary Table S3</w:t>
            </w:r>
            <w:r w:rsidR="00DE064E">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sidR="003C293B">
              <w:rPr>
                <w:bCs/>
                <w:i/>
                <w:iCs/>
                <w:color w:val="000000"/>
                <w:sz w:val="20"/>
                <w:szCs w:val="20"/>
              </w:rPr>
              <w:t xml:space="preserve"> </w:t>
            </w:r>
            <w:r w:rsidR="003C293B">
              <w:rPr>
                <w:bCs/>
                <w:i/>
                <w:iCs/>
                <w:color w:val="000000"/>
                <w:sz w:val="20"/>
                <w:szCs w:val="20"/>
              </w:rPr>
              <w:fldChar w:fldCharType="begin"/>
            </w:r>
            <w:r w:rsidR="003C293B">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sidR="003C293B">
              <w:rPr>
                <w:bCs/>
                <w:i/>
                <w:iCs/>
                <w:color w:val="000000"/>
                <w:sz w:val="20"/>
                <w:szCs w:val="20"/>
              </w:rPr>
              <w:fldChar w:fldCharType="separate"/>
            </w:r>
            <w:r w:rsidR="003C293B">
              <w:rPr>
                <w:bCs/>
                <w:i/>
                <w:iCs/>
                <w:noProof/>
                <w:color w:val="000000"/>
                <w:sz w:val="20"/>
                <w:szCs w:val="20"/>
              </w:rPr>
              <w:t>(51)</w:t>
            </w:r>
            <w:r w:rsidR="003C293B">
              <w:rPr>
                <w:bCs/>
                <w:i/>
                <w:iCs/>
                <w:color w:val="000000"/>
                <w:sz w:val="20"/>
                <w:szCs w:val="20"/>
              </w:rPr>
              <w:fldChar w:fldCharType="end"/>
            </w:r>
            <w:r w:rsidR="001637C4">
              <w:rPr>
                <w:bCs/>
                <w:i/>
                <w:iCs/>
                <w:color w:val="000000"/>
                <w:sz w:val="20"/>
                <w:szCs w:val="20"/>
              </w:rPr>
              <w:t>.</w:t>
            </w:r>
          </w:p>
        </w:tc>
      </w:tr>
      <w:tr w:rsidR="00174B63" w:rsidRPr="00BB04C4" w14:paraId="021895BB" w14:textId="77777777" w:rsidTr="001637C4">
        <w:trPr>
          <w:jc w:val="center"/>
        </w:trPr>
        <w:tc>
          <w:tcPr>
            <w:tcW w:w="1275" w:type="pct"/>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735" w:type="pct"/>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1637C4">
        <w:trPr>
          <w:jc w:val="center"/>
        </w:trPr>
        <w:tc>
          <w:tcPr>
            <w:tcW w:w="1275" w:type="pct"/>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14:paraId="1C782A9D" w14:textId="77777777" w:rsidR="00174B63" w:rsidRPr="00BB04C4" w:rsidRDefault="00256302"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1637C4">
        <w:trPr>
          <w:trHeight w:val="576"/>
          <w:jc w:val="center"/>
        </w:trPr>
        <w:tc>
          <w:tcPr>
            <w:tcW w:w="1275" w:type="pct"/>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625" w:type="pct"/>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1637C4">
        <w:trPr>
          <w:trHeight w:val="576"/>
          <w:jc w:val="center"/>
        </w:trPr>
        <w:tc>
          <w:tcPr>
            <w:tcW w:w="1275" w:type="pct"/>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625" w:type="pct"/>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735" w:type="pct"/>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786" w:type="pct"/>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764" w:type="pct"/>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816" w:type="pct"/>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1637C4">
        <w:trPr>
          <w:trHeight w:val="576"/>
          <w:jc w:val="center"/>
        </w:trPr>
        <w:tc>
          <w:tcPr>
            <w:tcW w:w="1275" w:type="pct"/>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735" w:type="pct"/>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786" w:type="pct"/>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764" w:type="pct"/>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816" w:type="pct"/>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1637C4">
        <w:trPr>
          <w:trHeight w:val="576"/>
          <w:jc w:val="center"/>
        </w:trPr>
        <w:tc>
          <w:tcPr>
            <w:tcW w:w="1275" w:type="pct"/>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735" w:type="pct"/>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786" w:type="pct"/>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764" w:type="pct"/>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816" w:type="pct"/>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1637C4">
        <w:trPr>
          <w:trHeight w:val="576"/>
          <w:jc w:val="center"/>
        </w:trPr>
        <w:tc>
          <w:tcPr>
            <w:tcW w:w="1275" w:type="pct"/>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1637C4">
        <w:trPr>
          <w:trHeight w:val="422"/>
          <w:jc w:val="center"/>
        </w:trPr>
        <w:tc>
          <w:tcPr>
            <w:tcW w:w="5000" w:type="pct"/>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0034C1E8" w14:textId="77777777" w:rsidR="001637C4" w:rsidRDefault="001637C4" w:rsidP="001637C4">
      <w:pPr>
        <w:pStyle w:val="Caption"/>
        <w:tabs>
          <w:tab w:val="left" w:pos="11953"/>
        </w:tabs>
        <w:rPr>
          <w:sz w:val="20"/>
          <w:szCs w:val="20"/>
        </w:rPr>
      </w:pPr>
    </w:p>
    <w:p w14:paraId="535CAAA3" w14:textId="22430573" w:rsidR="00174B63" w:rsidRDefault="001637C4" w:rsidP="001637C4">
      <w:pPr>
        <w:pStyle w:val="Caption"/>
        <w:tabs>
          <w:tab w:val="left" w:pos="11953"/>
        </w:tabs>
        <w:rPr>
          <w:sz w:val="20"/>
          <w:szCs w:val="20"/>
        </w:rPr>
      </w:pPr>
      <w:r>
        <w:rPr>
          <w:sz w:val="20"/>
          <w:szCs w:val="20"/>
        </w:rPr>
        <w:tab/>
      </w:r>
    </w:p>
    <w:p w14:paraId="37539976" w14:textId="20BB9682" w:rsidR="001637C4" w:rsidRPr="001637C4" w:rsidRDefault="001637C4" w:rsidP="001637C4">
      <w:pPr>
        <w:pStyle w:val="ListParagraph"/>
        <w:spacing w:after="0" w:line="240" w:lineRule="auto"/>
        <w:jc w:val="center"/>
        <w:rPr>
          <w:i/>
          <w:iCs/>
          <w:sz w:val="16"/>
          <w:szCs w:val="16"/>
        </w:rPr>
      </w:pPr>
      <w:r w:rsidRPr="001637C4">
        <w:rPr>
          <w:i/>
          <w:iCs/>
        </w:rPr>
        <w:lastRenderedPageBreak/>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14:paraId="4E1E4DE1" w14:textId="77777777" w:rsidR="001637C4" w:rsidRDefault="001637C4" w:rsidP="001637C4">
      <w:pPr>
        <w:pStyle w:val="ListParagraph"/>
        <w:spacing w:after="0" w:line="240" w:lineRule="auto"/>
        <w:jc w:val="both"/>
        <w:rPr>
          <w:sz w:val="16"/>
          <w:szCs w:val="16"/>
        </w:rPr>
      </w:pPr>
    </w:p>
    <w:tbl>
      <w:tblPr>
        <w:tblStyle w:val="PlainTable1"/>
        <w:tblpPr w:leftFromText="180" w:rightFromText="180" w:vertAnchor="page" w:horzAnchor="margin" w:tblpXSpec="center" w:tblpY="1902"/>
        <w:tblW w:w="5000" w:type="pct"/>
        <w:tblLook w:val="04A0" w:firstRow="1" w:lastRow="0" w:firstColumn="1" w:lastColumn="0" w:noHBand="0" w:noVBand="1"/>
      </w:tblPr>
      <w:tblGrid>
        <w:gridCol w:w="2065"/>
        <w:gridCol w:w="5469"/>
        <w:gridCol w:w="5469"/>
      </w:tblGrid>
      <w:tr w:rsidR="001637C4" w:rsidRPr="00223459" w14:paraId="4305D5B4" w14:textId="77777777" w:rsidTr="001637C4">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6E32EBB" w14:textId="77777777" w:rsidR="001637C4" w:rsidRPr="00223459" w:rsidRDefault="001637C4" w:rsidP="001637C4">
            <w:pPr>
              <w:spacing w:line="240" w:lineRule="auto"/>
              <w:contextualSpacing/>
              <w:jc w:val="center"/>
              <w:rPr>
                <w:b w:val="0"/>
                <w:bCs w:val="0"/>
                <w:sz w:val="20"/>
                <w:szCs w:val="20"/>
              </w:rPr>
            </w:pPr>
            <w:r w:rsidRPr="00223459">
              <w:rPr>
                <w:sz w:val="20"/>
                <w:szCs w:val="20"/>
              </w:rPr>
              <w:t>Lockdown phase</w:t>
            </w:r>
          </w:p>
        </w:tc>
        <w:tc>
          <w:tcPr>
            <w:tcW w:w="2103" w:type="pct"/>
            <w:vAlign w:val="center"/>
          </w:tcPr>
          <w:p w14:paraId="4484892F"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14:paraId="2B8FB454" w14:textId="77777777" w:rsidR="001637C4" w:rsidRPr="00223459" w:rsidRDefault="001637C4" w:rsidP="001637C4">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1637C4" w:rsidRPr="00223459" w14:paraId="39BF1591"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51E43667"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one</w:t>
            </w:r>
          </w:p>
          <w:p w14:paraId="3B07E95B" w14:textId="77777777" w:rsidR="001637C4" w:rsidRPr="00223459" w:rsidRDefault="001637C4" w:rsidP="001637C4">
            <w:pPr>
              <w:spacing w:line="240" w:lineRule="auto"/>
              <w:contextualSpacing/>
              <w:jc w:val="center"/>
              <w:rPr>
                <w:i/>
                <w:iCs/>
                <w:sz w:val="20"/>
                <w:szCs w:val="20"/>
              </w:rPr>
            </w:pPr>
            <w:r w:rsidRPr="00223459">
              <w:rPr>
                <w:i/>
                <w:iCs/>
                <w:sz w:val="20"/>
                <w:szCs w:val="20"/>
              </w:rPr>
              <w:t>(25 March – 14 April)</w:t>
            </w:r>
          </w:p>
        </w:tc>
        <w:tc>
          <w:tcPr>
            <w:tcW w:w="2103" w:type="pct"/>
            <w:vAlign w:val="center"/>
          </w:tcPr>
          <w:p w14:paraId="39901D07" w14:textId="77777777"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proofErr w:type="gramStart"/>
            <w:r w:rsidRPr="00223459">
              <w:rPr>
                <w:sz w:val="20"/>
                <w:szCs w:val="20"/>
              </w:rPr>
              <w:t>suspended</w:t>
            </w:r>
            <w:r>
              <w:rPr>
                <w:sz w:val="20"/>
                <w:szCs w:val="20"/>
              </w:rPr>
              <w:t>.</w:t>
            </w:r>
            <w:r w:rsidRPr="00223459">
              <w:rPr>
                <w:sz w:val="20"/>
                <w:szCs w:val="20"/>
                <w:vertAlign w:val="superscript"/>
              </w:rPr>
              <w:t>a</w:t>
            </w:r>
            <w:proofErr w:type="spellEnd"/>
            <w:proofErr w:type="gram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14:paraId="68B66EA1" w14:textId="1294022A"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1637C4" w:rsidRPr="00223459" w14:paraId="23CADB0E"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72AB37E9"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wo</w:t>
            </w:r>
          </w:p>
          <w:p w14:paraId="2D8CD67D" w14:textId="77777777" w:rsidR="001637C4" w:rsidRPr="00223459" w:rsidRDefault="001637C4" w:rsidP="001637C4">
            <w:pPr>
              <w:spacing w:line="240" w:lineRule="auto"/>
              <w:contextualSpacing/>
              <w:jc w:val="center"/>
              <w:rPr>
                <w:i/>
                <w:iCs/>
                <w:sz w:val="20"/>
                <w:szCs w:val="20"/>
              </w:rPr>
            </w:pPr>
            <w:r w:rsidRPr="00223459">
              <w:rPr>
                <w:i/>
                <w:iCs/>
                <w:sz w:val="20"/>
                <w:szCs w:val="20"/>
              </w:rPr>
              <w:t>(15 April – 3 May)</w:t>
            </w:r>
          </w:p>
        </w:tc>
        <w:tc>
          <w:tcPr>
            <w:tcW w:w="2103" w:type="pct"/>
            <w:vAlign w:val="center"/>
          </w:tcPr>
          <w:p w14:paraId="0F0D422B" w14:textId="5323B2D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to open</w:t>
            </w:r>
            <w:r>
              <w:rPr>
                <w:sz w:val="20"/>
                <w:szCs w:val="20"/>
              </w:rPr>
              <w:t>.</w:t>
            </w:r>
            <w:r w:rsidRPr="00223459">
              <w:rPr>
                <w:sz w:val="20"/>
                <w:szCs w:val="20"/>
              </w:rPr>
              <w:t xml:space="preserve"> Cargo transportation vehicles allowed to operate</w:t>
            </w:r>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proofErr w:type="gramStart"/>
            <w:r w:rsidRPr="00223459">
              <w:rPr>
                <w:sz w:val="20"/>
                <w:szCs w:val="20"/>
              </w:rPr>
              <w:t>well</w:t>
            </w:r>
            <w:r>
              <w:rPr>
                <w:sz w:val="20"/>
                <w:szCs w:val="20"/>
              </w:rPr>
              <w:t>.</w:t>
            </w:r>
            <w:r w:rsidRPr="00223459">
              <w:rPr>
                <w:sz w:val="20"/>
                <w:szCs w:val="20"/>
                <w:vertAlign w:val="superscript"/>
              </w:rPr>
              <w:t>d</w:t>
            </w:r>
            <w:proofErr w:type="spellEnd"/>
            <w:proofErr w:type="gramEnd"/>
          </w:p>
        </w:tc>
        <w:tc>
          <w:tcPr>
            <w:tcW w:w="2103" w:type="pct"/>
            <w:vAlign w:val="center"/>
          </w:tcPr>
          <w:p w14:paraId="0AB02D69" w14:textId="1B8FC030"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proofErr w:type="gramStart"/>
            <w:r w:rsidRPr="00223459">
              <w:rPr>
                <w:sz w:val="20"/>
                <w:szCs w:val="20"/>
              </w:rPr>
              <w:t>measures</w:t>
            </w:r>
            <w:r>
              <w:rPr>
                <w:sz w:val="20"/>
                <w:szCs w:val="20"/>
              </w:rPr>
              <w:t>.</w:t>
            </w:r>
            <w:r w:rsidRPr="00223459">
              <w:rPr>
                <w:sz w:val="20"/>
                <w:szCs w:val="20"/>
                <w:vertAlign w:val="superscript"/>
              </w:rPr>
              <w:t>e</w:t>
            </w:r>
            <w:proofErr w:type="spellEnd"/>
            <w:proofErr w:type="gramEnd"/>
          </w:p>
        </w:tc>
      </w:tr>
      <w:tr w:rsidR="001637C4" w:rsidRPr="00223459" w14:paraId="38C2BF44" w14:textId="77777777" w:rsidTr="001637C4">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38426D9F"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three</w:t>
            </w:r>
          </w:p>
          <w:p w14:paraId="677435D1" w14:textId="77777777" w:rsidR="001637C4" w:rsidRPr="00223459" w:rsidRDefault="001637C4" w:rsidP="001637C4">
            <w:pPr>
              <w:spacing w:line="240" w:lineRule="auto"/>
              <w:contextualSpacing/>
              <w:jc w:val="center"/>
              <w:rPr>
                <w:i/>
                <w:iCs/>
                <w:sz w:val="20"/>
                <w:szCs w:val="20"/>
              </w:rPr>
            </w:pPr>
            <w:r w:rsidRPr="00223459">
              <w:rPr>
                <w:i/>
                <w:iCs/>
                <w:sz w:val="20"/>
                <w:szCs w:val="20"/>
              </w:rPr>
              <w:t>(4 May – 17 May)</w:t>
            </w:r>
          </w:p>
        </w:tc>
        <w:tc>
          <w:tcPr>
            <w:tcW w:w="2103" w:type="pct"/>
            <w:vAlign w:val="center"/>
          </w:tcPr>
          <w:p w14:paraId="70417095" w14:textId="74CCB71E"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proofErr w:type="gramStart"/>
            <w:r w:rsidRPr="00223459">
              <w:rPr>
                <w:sz w:val="20"/>
                <w:szCs w:val="20"/>
              </w:rPr>
              <w:t>basis</w:t>
            </w:r>
            <w:r>
              <w:rPr>
                <w:sz w:val="20"/>
                <w:szCs w:val="20"/>
              </w:rPr>
              <w:t>.</w:t>
            </w:r>
            <w:r w:rsidRPr="00223459">
              <w:rPr>
                <w:sz w:val="20"/>
                <w:szCs w:val="20"/>
                <w:vertAlign w:val="superscript"/>
              </w:rPr>
              <w:t>f</w:t>
            </w:r>
            <w:proofErr w:type="spellEnd"/>
            <w:proofErr w:type="gramEnd"/>
          </w:p>
        </w:tc>
        <w:tc>
          <w:tcPr>
            <w:tcW w:w="2103" w:type="pct"/>
            <w:vAlign w:val="center"/>
          </w:tcPr>
          <w:p w14:paraId="19890648" w14:textId="6C99F740" w:rsidR="001637C4" w:rsidRPr="00223459" w:rsidRDefault="001637C4" w:rsidP="001637C4">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1637C4" w:rsidRPr="00223459" w14:paraId="42644B8B" w14:textId="77777777" w:rsidTr="001637C4">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14:paraId="223055A4" w14:textId="77777777" w:rsidR="001637C4" w:rsidRPr="00223459" w:rsidRDefault="001637C4" w:rsidP="001637C4">
            <w:pPr>
              <w:spacing w:line="240" w:lineRule="auto"/>
              <w:contextualSpacing/>
              <w:jc w:val="center"/>
              <w:rPr>
                <w:b w:val="0"/>
                <w:bCs w:val="0"/>
                <w:sz w:val="20"/>
                <w:szCs w:val="20"/>
              </w:rPr>
            </w:pPr>
            <w:r w:rsidRPr="00223459">
              <w:rPr>
                <w:sz w:val="20"/>
                <w:szCs w:val="20"/>
              </w:rPr>
              <w:t>Phase four</w:t>
            </w:r>
          </w:p>
          <w:p w14:paraId="3352486D" w14:textId="77777777" w:rsidR="001637C4" w:rsidRPr="00223459" w:rsidRDefault="001637C4" w:rsidP="001637C4">
            <w:pPr>
              <w:spacing w:line="240" w:lineRule="auto"/>
              <w:contextualSpacing/>
              <w:jc w:val="center"/>
              <w:rPr>
                <w:i/>
                <w:iCs/>
                <w:sz w:val="20"/>
                <w:szCs w:val="20"/>
              </w:rPr>
            </w:pPr>
            <w:r w:rsidRPr="00223459">
              <w:rPr>
                <w:i/>
                <w:iCs/>
                <w:sz w:val="20"/>
                <w:szCs w:val="20"/>
              </w:rPr>
              <w:t>(18 May – 31 May)</w:t>
            </w:r>
          </w:p>
        </w:tc>
        <w:tc>
          <w:tcPr>
            <w:tcW w:w="2103" w:type="pct"/>
            <w:vAlign w:val="center"/>
          </w:tcPr>
          <w:p w14:paraId="76B13AE3" w14:textId="69AF4E1B"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14:paraId="082D06A3" w14:textId="05544564" w:rsidR="001637C4" w:rsidRPr="00223459" w:rsidRDefault="001637C4" w:rsidP="001637C4">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proofErr w:type="gramStart"/>
            <w:r>
              <w:rPr>
                <w:sz w:val="20"/>
                <w:szCs w:val="20"/>
              </w:rPr>
              <w:t>durations.</w:t>
            </w:r>
            <w:r w:rsidRPr="000F5149">
              <w:rPr>
                <w:sz w:val="20"/>
                <w:szCs w:val="20"/>
                <w:vertAlign w:val="superscript"/>
              </w:rPr>
              <w:t>i</w:t>
            </w:r>
            <w:proofErr w:type="spellEnd"/>
            <w:proofErr w:type="gramEnd"/>
          </w:p>
        </w:tc>
      </w:tr>
    </w:tbl>
    <w:p w14:paraId="6848E242" w14:textId="1CB2F368"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14:paraId="4F1CFEC7"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14:paraId="2666FB5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Wikipedia   </w:t>
      </w:r>
      <w:hyperlink r:id="rId28"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14:paraId="57C5641D"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29"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14:paraId="4A9EA41F"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14:paraId="430B0F34"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lastRenderedPageBreak/>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14:paraId="1A5324D8"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14:paraId="02B93BFA" w14:textId="77777777" w:rsidR="001637C4" w:rsidRPr="00223459" w:rsidRDefault="001637C4" w:rsidP="001637C4">
      <w:pPr>
        <w:pStyle w:val="ListParagraph"/>
        <w:numPr>
          <w:ilvl w:val="0"/>
          <w:numId w:val="16"/>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14:paraId="173EA091" w14:textId="77777777" w:rsidR="001637C4" w:rsidRPr="00223459" w:rsidRDefault="001637C4" w:rsidP="001637C4">
      <w:pPr>
        <w:pStyle w:val="ListParagraph"/>
        <w:numPr>
          <w:ilvl w:val="0"/>
          <w:numId w:val="16"/>
        </w:numPr>
        <w:spacing w:after="0" w:line="240" w:lineRule="auto"/>
        <w:jc w:val="both"/>
        <w:rPr>
          <w:sz w:val="16"/>
          <w:szCs w:val="16"/>
        </w:rPr>
        <w:sectPr w:rsidR="001637C4" w:rsidRPr="00223459" w:rsidSect="001637C4">
          <w:type w:val="continuous"/>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14:paraId="3272173A" w14:textId="77777777" w:rsidR="001637C4" w:rsidRPr="004C371A" w:rsidRDefault="001637C4" w:rsidP="001637C4">
      <w:pPr>
        <w:pStyle w:val="Caption"/>
        <w:tabs>
          <w:tab w:val="left" w:pos="11953"/>
        </w:tabs>
        <w:rPr>
          <w:sz w:val="20"/>
          <w:szCs w:val="20"/>
        </w:rPr>
      </w:pPr>
    </w:p>
    <w:sectPr w:rsidR="001637C4"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C9BAD5" w14:textId="77777777" w:rsidR="00AE4A72" w:rsidRDefault="00AE4A72">
      <w:r>
        <w:separator/>
      </w:r>
    </w:p>
  </w:endnote>
  <w:endnote w:type="continuationSeparator" w:id="0">
    <w:p w14:paraId="326DF872" w14:textId="77777777" w:rsidR="00AE4A72" w:rsidRDefault="00AE4A72">
      <w:r>
        <w:continuationSeparator/>
      </w:r>
    </w:p>
  </w:endnote>
  <w:endnote w:type="continuationNotice" w:id="1">
    <w:p w14:paraId="34733638" w14:textId="77777777" w:rsidR="00AE4A72" w:rsidRDefault="00AE4A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pitch w:val="default"/>
  </w:font>
  <w:font w:name="Lohit Devanagari">
    <w:altName w:val="Times New Roman"/>
    <w:panose1 w:val="020B0604020202020204"/>
    <w:charset w:val="00"/>
    <w:family w:val="roman"/>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Helvetica Neue">
    <w:altName w:val="﷽﷽﷽﷽﷽﷽﷽﷽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186DB1" w:rsidRDefault="00186DB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186DB1" w:rsidRDefault="00186DB1">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186DB1" w:rsidRDefault="00186DB1">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186DB1" w:rsidRDefault="00186DB1">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5CBA22" w14:textId="77777777" w:rsidR="00AE4A72" w:rsidRDefault="00AE4A72">
      <w:r>
        <w:separator/>
      </w:r>
    </w:p>
  </w:footnote>
  <w:footnote w:type="continuationSeparator" w:id="0">
    <w:p w14:paraId="019A2086" w14:textId="77777777" w:rsidR="00AE4A72" w:rsidRDefault="00AE4A72">
      <w:r>
        <w:continuationSeparator/>
      </w:r>
    </w:p>
  </w:footnote>
  <w:footnote w:type="continuationNotice" w:id="1">
    <w:p w14:paraId="3FE1319C" w14:textId="77777777" w:rsidR="00AE4A72" w:rsidRDefault="00AE4A7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186DB1" w:rsidRDefault="00186DB1">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9"/>
  </w:num>
  <w:num w:numId="3">
    <w:abstractNumId w:val="2"/>
  </w:num>
  <w:num w:numId="4">
    <w:abstractNumId w:val="0"/>
  </w:num>
  <w:num w:numId="5">
    <w:abstractNumId w:val="15"/>
  </w:num>
  <w:num w:numId="6">
    <w:abstractNumId w:val="1"/>
  </w:num>
  <w:num w:numId="7">
    <w:abstractNumId w:val="8"/>
  </w:num>
  <w:num w:numId="8">
    <w:abstractNumId w:val="14"/>
  </w:num>
  <w:num w:numId="9">
    <w:abstractNumId w:val="13"/>
  </w:num>
  <w:num w:numId="10">
    <w:abstractNumId w:val="5"/>
  </w:num>
  <w:num w:numId="11">
    <w:abstractNumId w:val="7"/>
  </w:num>
  <w:num w:numId="12">
    <w:abstractNumId w:val="3"/>
  </w:num>
  <w:num w:numId="13">
    <w:abstractNumId w:val="6"/>
  </w:num>
  <w:num w:numId="14">
    <w:abstractNumId w:val="11"/>
  </w:num>
  <w:num w:numId="15">
    <w:abstractNumId w:val="4"/>
  </w:num>
  <w:num w:numId="1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bashree Ray">
    <w15:presenceInfo w15:providerId="AD" w15:userId="S::dray11@jh.edu::4844404a-da4e-48ec-853c-11e7f1809a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2FD8"/>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31A"/>
    <w:rsid w:val="00064444"/>
    <w:rsid w:val="0006452D"/>
    <w:rsid w:val="00066A55"/>
    <w:rsid w:val="00067FC7"/>
    <w:rsid w:val="00070D52"/>
    <w:rsid w:val="000712CB"/>
    <w:rsid w:val="00073DB9"/>
    <w:rsid w:val="00074E3E"/>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063D"/>
    <w:rsid w:val="000B2858"/>
    <w:rsid w:val="000B3FB1"/>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E19F3"/>
    <w:rsid w:val="000E1D1C"/>
    <w:rsid w:val="000E2993"/>
    <w:rsid w:val="000E3CF8"/>
    <w:rsid w:val="000E4C91"/>
    <w:rsid w:val="000E4EF6"/>
    <w:rsid w:val="000E6C97"/>
    <w:rsid w:val="000E7BD6"/>
    <w:rsid w:val="000F0288"/>
    <w:rsid w:val="000F1570"/>
    <w:rsid w:val="000F1781"/>
    <w:rsid w:val="000F232F"/>
    <w:rsid w:val="000F32C4"/>
    <w:rsid w:val="000F3A71"/>
    <w:rsid w:val="000F6521"/>
    <w:rsid w:val="000F773E"/>
    <w:rsid w:val="00100C37"/>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857"/>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17F6"/>
    <w:rsid w:val="00142200"/>
    <w:rsid w:val="00143AD6"/>
    <w:rsid w:val="00144348"/>
    <w:rsid w:val="00144DA3"/>
    <w:rsid w:val="00152224"/>
    <w:rsid w:val="00152802"/>
    <w:rsid w:val="00153F6A"/>
    <w:rsid w:val="0015459C"/>
    <w:rsid w:val="00154948"/>
    <w:rsid w:val="001553B8"/>
    <w:rsid w:val="0015702B"/>
    <w:rsid w:val="0015713A"/>
    <w:rsid w:val="00157E42"/>
    <w:rsid w:val="0016022A"/>
    <w:rsid w:val="0016120C"/>
    <w:rsid w:val="00163535"/>
    <w:rsid w:val="001637C4"/>
    <w:rsid w:val="00165EB7"/>
    <w:rsid w:val="00171D51"/>
    <w:rsid w:val="00172594"/>
    <w:rsid w:val="0017304A"/>
    <w:rsid w:val="001743C2"/>
    <w:rsid w:val="00174B63"/>
    <w:rsid w:val="00177A40"/>
    <w:rsid w:val="00177A77"/>
    <w:rsid w:val="00180FE0"/>
    <w:rsid w:val="001832E1"/>
    <w:rsid w:val="00186DB1"/>
    <w:rsid w:val="00190BE7"/>
    <w:rsid w:val="00192B6A"/>
    <w:rsid w:val="001931A6"/>
    <w:rsid w:val="00194494"/>
    <w:rsid w:val="0019751A"/>
    <w:rsid w:val="0019777F"/>
    <w:rsid w:val="00197E70"/>
    <w:rsid w:val="001A0B39"/>
    <w:rsid w:val="001A2153"/>
    <w:rsid w:val="001A5A4B"/>
    <w:rsid w:val="001B10A5"/>
    <w:rsid w:val="001B30B9"/>
    <w:rsid w:val="001B3157"/>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56302"/>
    <w:rsid w:val="002564A2"/>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7D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237"/>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293B"/>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25FF"/>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D771F"/>
    <w:rsid w:val="004E1C9D"/>
    <w:rsid w:val="004E30CE"/>
    <w:rsid w:val="004E3726"/>
    <w:rsid w:val="004E3B04"/>
    <w:rsid w:val="004E48C0"/>
    <w:rsid w:val="004E558C"/>
    <w:rsid w:val="004E62DD"/>
    <w:rsid w:val="004E6DA5"/>
    <w:rsid w:val="004E78F8"/>
    <w:rsid w:val="004F0EB3"/>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14E"/>
    <w:rsid w:val="006037A4"/>
    <w:rsid w:val="0060463C"/>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2B6C"/>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1B2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459"/>
    <w:rsid w:val="00703B1D"/>
    <w:rsid w:val="007048B1"/>
    <w:rsid w:val="007050DB"/>
    <w:rsid w:val="00705DC9"/>
    <w:rsid w:val="00707DAB"/>
    <w:rsid w:val="00707DD7"/>
    <w:rsid w:val="0071117E"/>
    <w:rsid w:val="007117ED"/>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3FF4"/>
    <w:rsid w:val="007F46BA"/>
    <w:rsid w:val="007F5680"/>
    <w:rsid w:val="007F618F"/>
    <w:rsid w:val="00800CB0"/>
    <w:rsid w:val="00802897"/>
    <w:rsid w:val="00803402"/>
    <w:rsid w:val="008039FD"/>
    <w:rsid w:val="0080418C"/>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2532"/>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B7D78"/>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D7F34"/>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4C21"/>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842"/>
    <w:rsid w:val="009569C3"/>
    <w:rsid w:val="00956E34"/>
    <w:rsid w:val="00957149"/>
    <w:rsid w:val="00962560"/>
    <w:rsid w:val="00962DD3"/>
    <w:rsid w:val="00962F61"/>
    <w:rsid w:val="0096392C"/>
    <w:rsid w:val="00963B65"/>
    <w:rsid w:val="00965DF6"/>
    <w:rsid w:val="00967889"/>
    <w:rsid w:val="00970153"/>
    <w:rsid w:val="00971E7C"/>
    <w:rsid w:val="00972BED"/>
    <w:rsid w:val="00973622"/>
    <w:rsid w:val="00973BE6"/>
    <w:rsid w:val="009757CE"/>
    <w:rsid w:val="00975C84"/>
    <w:rsid w:val="009766EA"/>
    <w:rsid w:val="009767F7"/>
    <w:rsid w:val="00977499"/>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40F9"/>
    <w:rsid w:val="00A364F4"/>
    <w:rsid w:val="00A42781"/>
    <w:rsid w:val="00A43FC1"/>
    <w:rsid w:val="00A45E3A"/>
    <w:rsid w:val="00A45ED0"/>
    <w:rsid w:val="00A46942"/>
    <w:rsid w:val="00A47777"/>
    <w:rsid w:val="00A5094F"/>
    <w:rsid w:val="00A50962"/>
    <w:rsid w:val="00A52D28"/>
    <w:rsid w:val="00A53454"/>
    <w:rsid w:val="00A541EF"/>
    <w:rsid w:val="00A542BB"/>
    <w:rsid w:val="00A5621D"/>
    <w:rsid w:val="00A56D8F"/>
    <w:rsid w:val="00A57DDD"/>
    <w:rsid w:val="00A60C86"/>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A7B0B"/>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4A72"/>
    <w:rsid w:val="00AE56BA"/>
    <w:rsid w:val="00AE67ED"/>
    <w:rsid w:val="00AE6E85"/>
    <w:rsid w:val="00AE77EE"/>
    <w:rsid w:val="00AE7C50"/>
    <w:rsid w:val="00AF294C"/>
    <w:rsid w:val="00AF2967"/>
    <w:rsid w:val="00AF36C2"/>
    <w:rsid w:val="00AF69EA"/>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17"/>
    <w:rsid w:val="00C2727C"/>
    <w:rsid w:val="00C31726"/>
    <w:rsid w:val="00C32BA5"/>
    <w:rsid w:val="00C33E0A"/>
    <w:rsid w:val="00C34FEC"/>
    <w:rsid w:val="00C35AD3"/>
    <w:rsid w:val="00C377EE"/>
    <w:rsid w:val="00C4043A"/>
    <w:rsid w:val="00C44C7E"/>
    <w:rsid w:val="00C505B4"/>
    <w:rsid w:val="00C519B6"/>
    <w:rsid w:val="00C5288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291E"/>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1712"/>
    <w:rsid w:val="00CE2FE5"/>
    <w:rsid w:val="00CE3EEF"/>
    <w:rsid w:val="00CE4C7C"/>
    <w:rsid w:val="00CE585F"/>
    <w:rsid w:val="00CE70C5"/>
    <w:rsid w:val="00CE7321"/>
    <w:rsid w:val="00CE74F3"/>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01DB"/>
    <w:rsid w:val="00D8282C"/>
    <w:rsid w:val="00D830A1"/>
    <w:rsid w:val="00D83D4F"/>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064E"/>
    <w:rsid w:val="00DE231E"/>
    <w:rsid w:val="00DE3633"/>
    <w:rsid w:val="00DE3E7E"/>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528F"/>
    <w:rsid w:val="00E16BED"/>
    <w:rsid w:val="00E20722"/>
    <w:rsid w:val="00E2107B"/>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47E0D"/>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59F4"/>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09B"/>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13F1"/>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2952"/>
    <w:rsid w:val="00FD2ED4"/>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51754813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432315608">
      <w:bodyDiv w:val="1"/>
      <w:marLeft w:val="0"/>
      <w:marRight w:val="0"/>
      <w:marTop w:val="0"/>
      <w:marBottom w:val="0"/>
      <w:divBdr>
        <w:top w:val="none" w:sz="0" w:space="0" w:color="auto"/>
        <w:left w:val="none" w:sz="0" w:space="0" w:color="auto"/>
        <w:bottom w:val="none" w:sz="0" w:space="0" w:color="auto"/>
        <w:right w:val="none" w:sz="0" w:space="0" w:color="auto"/>
      </w:divBdr>
    </w:div>
    <w:div w:id="1531529209">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lilywang1988/eSIR" TargetMode="External"/><Relationship Id="rId18" Type="http://schemas.openxmlformats.org/officeDocument/2006/relationships/header" Target="header1.xml"/><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tiff"/><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29" Type="http://schemas.openxmlformats.org/officeDocument/2006/relationships/hyperlink" Target="https://www.bbc.com/news/world-asia-india-5229076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8.emf"/><Relationship Id="rId28" Type="http://schemas.openxmlformats.org/officeDocument/2006/relationships/hyperlink" Target="https://en.wikipedia.org/wiki/Indian_state_government_responses_to_the_COVID-19_pandemic" TargetMode="External"/><Relationship Id="rId10" Type="http://schemas.openxmlformats.org/officeDocument/2006/relationships/hyperlink" Target="https://github.com/umich-cphds/cov-ind-19" TargetMode="Externa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hyperlink" Target="https://github.com/lilywang1988/eSIR"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62</Pages>
  <Words>43912</Words>
  <Characters>250301</Characters>
  <Application>Microsoft Office Word</Application>
  <DocSecurity>0</DocSecurity>
  <Lines>2085</Lines>
  <Paragraphs>5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132</cp:revision>
  <cp:lastPrinted>2021-03-22T11:11:00Z</cp:lastPrinted>
  <dcterms:created xsi:type="dcterms:W3CDTF">2020-09-22T01:04:00Z</dcterms:created>
  <dcterms:modified xsi:type="dcterms:W3CDTF">2021-03-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